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3507FE3" w14:textId="3B897806" w:rsidR="00C46A36" w:rsidRPr="00276835" w:rsidRDefault="00276835" w:rsidP="00C46A36">
      <w:pPr>
        <w:rPr>
          <w:rFonts w:ascii="Times New Roman" w:hAnsi="Times New Roman" w:cs="Times New Roman"/>
          <w:bCs/>
          <w:lang w:val="en-GB"/>
        </w:rPr>
      </w:pPr>
      <w:bookmarkStart w:id="0" w:name="_Hlk50545779"/>
      <w:bookmarkStart w:id="1" w:name="_Hlk50381641"/>
      <w:r w:rsidRPr="00276835">
        <w:rPr>
          <w:rFonts w:ascii="Times New Roman" w:hAnsi="Times New Roman" w:cs="Times New Roman"/>
          <w:bCs/>
          <w:lang w:val="en-GB"/>
        </w:rPr>
        <w:t>SDC 1</w:t>
      </w:r>
      <w:r w:rsidR="00C46A36" w:rsidRPr="00276835">
        <w:rPr>
          <w:rFonts w:ascii="Times New Roman" w:hAnsi="Times New Roman" w:cs="Times New Roman"/>
          <w:bCs/>
          <w:lang w:val="en-GB"/>
        </w:rPr>
        <w:t>: Effect of exercise training on cardiac, autonomic and cardiometabolic outcomes in SCI with low-CVRF</w:t>
      </w:r>
    </w:p>
    <w:p w14:paraId="3246F7B7" w14:textId="77777777" w:rsidR="00C46A36" w:rsidRPr="00276835" w:rsidRDefault="00C46A36" w:rsidP="00C46A36">
      <w:pPr>
        <w:rPr>
          <w:rFonts w:ascii="Times New Roman" w:hAnsi="Times New Roman" w:cs="Times New Roman"/>
          <w:lang w:val="en-GB"/>
        </w:rPr>
      </w:pPr>
    </w:p>
    <w:tbl>
      <w:tblPr>
        <w:tblW w:w="15309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76"/>
        <w:gridCol w:w="55"/>
        <w:gridCol w:w="1588"/>
        <w:gridCol w:w="417"/>
        <w:gridCol w:w="8"/>
        <w:gridCol w:w="425"/>
        <w:gridCol w:w="426"/>
        <w:gridCol w:w="425"/>
        <w:gridCol w:w="425"/>
        <w:gridCol w:w="425"/>
        <w:gridCol w:w="796"/>
        <w:gridCol w:w="197"/>
        <w:gridCol w:w="2468"/>
        <w:gridCol w:w="83"/>
        <w:gridCol w:w="2552"/>
        <w:gridCol w:w="141"/>
        <w:gridCol w:w="1105"/>
        <w:gridCol w:w="30"/>
        <w:gridCol w:w="2267"/>
      </w:tblGrid>
      <w:tr w:rsidR="00C46A36" w:rsidRPr="00276835" w14:paraId="285D2C2F" w14:textId="77777777" w:rsidTr="00125001">
        <w:trPr>
          <w:trHeight w:val="718"/>
        </w:trPr>
        <w:tc>
          <w:tcPr>
            <w:tcW w:w="153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799EF8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Authors, date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788371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Training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FB7182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n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E271226" w14:textId="23CE59D2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Age (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y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)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BEFFE32" w14:textId="3E588663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TSI (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y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0F7751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Level of injury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053E4A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Methods / VO</w:t>
            </w: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 xml:space="preserve"> testing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D77805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Main outcomes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C840AE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Baseline value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0A36B6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Changes after training</w:t>
            </w:r>
          </w:p>
        </w:tc>
      </w:tr>
      <w:tr w:rsidR="00C46A36" w:rsidRPr="00276835" w14:paraId="334FC968" w14:textId="77777777" w:rsidTr="00125001">
        <w:trPr>
          <w:trHeight w:val="330"/>
        </w:trPr>
        <w:tc>
          <w:tcPr>
            <w:tcW w:w="15309" w:type="dxa"/>
            <w:gridSpan w:val="1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74DD0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color w:val="0070C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color w:val="0070C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color w:val="0070C0"/>
                <w:lang w:val="en-US" w:eastAsia="fr-FR"/>
              </w:rPr>
              <w:t xml:space="preserve"> and Fitness</w:t>
            </w:r>
          </w:p>
        </w:tc>
      </w:tr>
      <w:tr w:rsidR="00C46A36" w:rsidRPr="00276835" w14:paraId="22D241B7" w14:textId="77777777" w:rsidTr="00125001">
        <w:trPr>
          <w:trHeight w:val="440"/>
        </w:trPr>
        <w:tc>
          <w:tcPr>
            <w:tcW w:w="14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E644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val="en-US" w:eastAsia="fr-FR"/>
              </w:rPr>
              <w:t>Cervical injuries</w:t>
            </w:r>
          </w:p>
        </w:tc>
        <w:tc>
          <w:tcPr>
            <w:tcW w:w="2060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A25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433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2548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26E8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6171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993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FB69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5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CFA1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693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38E3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110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3947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29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48EA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</w:tr>
      <w:tr w:rsidR="00C46A36" w:rsidRPr="00276835" w14:paraId="5D30814B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FCC2A" w14:textId="4BB4C766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Mohr, 1997</w:t>
            </w:r>
            <w:hyperlink w:anchor="_ENREF_28" w:tooltip="Mohr, 1997 #276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Nb2hyPC9BdXRob3I+PFllYXI+MTk5NzwvWWVhcj48UmVj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Nb2hyPC9BdXRob3I+PFllYXI+MTk5NzwvWWVhcj48UmVj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28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85A6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-cycling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1C21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0CD7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7 - 45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8376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–23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197E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6-T4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E131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F822B" w14:textId="6E036363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18E8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20 ± 0.0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5A1E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23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 xml:space="preserve">P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.05</w:t>
            </w:r>
          </w:p>
        </w:tc>
      </w:tr>
      <w:tr w:rsidR="00C46A36" w:rsidRPr="00276835" w14:paraId="0394BB7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CEF7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DA89A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0CAE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5C37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845C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9E12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-C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034D2" w14:textId="553F6090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52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3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71BFA" w14:textId="7B685EA2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PO, W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92EC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 ± 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50DF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425%</w:t>
            </w:r>
          </w:p>
        </w:tc>
      </w:tr>
      <w:tr w:rsidR="00C46A36" w:rsidRPr="00276835" w14:paraId="154AF53E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92AD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1E173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D2BA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FEED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9C9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8E91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251C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sting: FES-cycling ergometer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6F00A" w14:textId="1308B498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lactate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39FC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.0 ± 1.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6522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up to 11.8 ± 0.9</w:t>
            </w:r>
          </w:p>
        </w:tc>
      </w:tr>
      <w:tr w:rsidR="00C46A36" w:rsidRPr="00276835" w14:paraId="00D41EC8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F192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364A78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C1FC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DC6D3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57835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578E8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04BC8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1197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HC isoform IIA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FB2B0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3%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AE468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61%</w:t>
            </w:r>
          </w:p>
        </w:tc>
      </w:tr>
      <w:tr w:rsidR="00C46A36" w:rsidRPr="00276835" w14:paraId="5F25082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D968D" w14:textId="35179794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Hjeltnes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1998</w:t>
            </w:r>
            <w:hyperlink w:anchor="_ENREF_30" w:tooltip="Hjeltnes, 1998 #163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Hjeltnes&lt;/Author&gt;&lt;Year&gt;1998&lt;/Year&gt;&lt;RecNum&gt;163&lt;/RecNum&gt;&lt;DisplayText&gt;&lt;style face="superscript"&gt;30&lt;/style&gt;&lt;/DisplayText&gt;&lt;record&gt;&lt;rec-number&gt;163&lt;/rec-number&gt;&lt;foreign-keys&gt;&lt;key app="EN" db-id="ed2ttx50os5dttevad75d5xf9wxs2za225z9" timestamp="1591289787"&gt;163&lt;/key&gt;&lt;/foreign-keys&gt;&lt;ref-type name="Journal Article"&gt;17&lt;/ref-type&gt;&lt;contributors&gt;&lt;authors&gt;&lt;author&gt;Hjeltnes, N.&lt;/author&gt;&lt;author&gt;Wallberg-Henriksson, H.&lt;/author&gt;&lt;/authors&gt;&lt;/contributors&gt;&lt;auth-address&gt;Sunnaas Hospital, Nesoddtangen, Norway.&lt;/auth-address&gt;&lt;titles&gt;&lt;title&gt;Improved work capacity but unchanged peak oxygen uptake during primary rehabilitation in tetraplegic patients&lt;/title&gt;&lt;secondary-title&gt;Spinal Cord&lt;/secondary-title&gt;&lt;/titles&gt;&lt;pages&gt;691-8&lt;/pages&gt;&lt;volume&gt;36&lt;/volume&gt;&lt;number&gt;10&lt;/number&gt;&lt;edition&gt;1998/11/04&lt;/edition&gt;&lt;keywords&gt;&lt;keyword&gt;Adult&lt;/keyword&gt;&lt;keyword&gt;Aerobiosis&lt;/keyword&gt;&lt;keyword&gt;Arm/physiopathology&lt;/keyword&gt;&lt;keyword&gt;Blood Pressure&lt;/keyword&gt;&lt;keyword&gt;Cardiac Output&lt;/keyword&gt;&lt;keyword&gt;*Energy Metabolism&lt;/keyword&gt;&lt;keyword&gt;Ergometry&lt;/keyword&gt;&lt;keyword&gt;Exercise Therapy&lt;/keyword&gt;&lt;keyword&gt;Heart Rate&lt;/keyword&gt;&lt;keyword&gt;Humans&lt;/keyword&gt;&lt;keyword&gt;Lactic Acid/blood&lt;/keyword&gt;&lt;keyword&gt;Male&lt;/keyword&gt;&lt;keyword&gt;Muscle, Skeletal/physiopathology&lt;/keyword&gt;&lt;keyword&gt;*Oxygen Consumption&lt;/keyword&gt;&lt;keyword&gt;Quadriplegia/metabolism/physiopathology/*rehabilitation&lt;/keyword&gt;&lt;keyword&gt;Work Capacity Evaluation&lt;/keyword&gt;&lt;/keywords&gt;&lt;dates&gt;&lt;year&gt;1998&lt;/year&gt;&lt;pub-dates&gt;&lt;date&gt;Oct&lt;/date&gt;&lt;/pub-dates&gt;&lt;/dates&gt;&lt;isbn&gt;1362-4393 (Print)&amp;#xD;1362-4393 (Linking)&lt;/isbn&gt;&lt;accession-num&gt;9800273&lt;/accession-num&gt;&lt;urls&gt;&lt;related-urls&gt;&lt;url&gt;http://www.ncbi.nlm.nih.gov/pubmed/9800273&lt;/url&gt;&lt;/related-urls&gt;&lt;/urls&gt;&lt;electronic-resource-num&gt;10.1038/sj.sc.3100687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0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58C6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rm cycling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7D69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FEE8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5 ± 2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E165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CFAE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6-C8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13E5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ase -controlled study</w:t>
            </w:r>
          </w:p>
        </w:tc>
        <w:tc>
          <w:tcPr>
            <w:tcW w:w="263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156B6" w14:textId="14407E33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 - Cervica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86C6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0.78 </w:t>
            </w: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±  0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.07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418B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No changes in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ervicals</w:t>
            </w:r>
            <w:proofErr w:type="spellEnd"/>
          </w:p>
        </w:tc>
      </w:tr>
      <w:tr w:rsidR="00C46A36" w:rsidRPr="00276835" w14:paraId="039A99C8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5F0A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DEB4A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6218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1C36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1 ± 4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18A6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7584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7 - T11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3555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rm cycling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ED75B" w14:textId="0936201B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 - Thoracic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8A09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.37 </w:t>
            </w: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±  0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.0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5953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28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01</w:t>
            </w:r>
          </w:p>
        </w:tc>
      </w:tr>
      <w:tr w:rsidR="00C46A36" w:rsidRPr="00276835" w14:paraId="5BB0CDFE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A3AB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7A522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E37F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61FE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2AF9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7296C" w14:textId="646CF0D0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</w:t>
            </w:r>
            <w:r w:rsidR="007053D9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IA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A-B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BCC77D" w14:textId="5004E6C9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2-16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3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DC32D" w14:textId="6716965E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PO, W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57B1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22 </w:t>
            </w: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±  2</w:t>
            </w:r>
            <w:proofErr w:type="gramEnd"/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061B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45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1</w:t>
            </w:r>
          </w:p>
        </w:tc>
      </w:tr>
      <w:tr w:rsidR="00C46A36" w:rsidRPr="00276835" w14:paraId="675DA6E6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B6B6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532D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CB18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299A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E465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D057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7AE3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sting: Arm crank ergometer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3B49F" w14:textId="5EDEFD3E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</w:t>
            </w:r>
            <w:r w:rsidR="00276835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HR, 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5118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10 ± 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E32B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6C3DA62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8AA6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0E445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1121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004E6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BBE6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41CC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DFFFD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65B76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Lactate, mmol/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392F3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.86 ± 1.32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D58AE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6757B46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C7D97" w14:textId="704DC549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Janssen, 2008</w:t>
            </w:r>
            <w:hyperlink w:anchor="_ENREF_31" w:tooltip="Janssen, 2008 #171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Janssen&lt;/Author&gt;&lt;Year&gt;2008&lt;/Year&gt;&lt;RecNum&gt;171&lt;/RecNum&gt;&lt;DisplayText&gt;&lt;style face="superscript"&gt;31&lt;/style&gt;&lt;/DisplayText&gt;&lt;record&gt;&lt;rec-number&gt;171&lt;/rec-number&gt;&lt;foreign-keys&gt;&lt;key app="EN" db-id="ed2ttx50os5dttevad75d5xf9wxs2za225z9" timestamp="1591290282"&gt;171&lt;/key&gt;&lt;/foreign-keys&gt;&lt;ref-type name="Journal Article"&gt;17&lt;/ref-type&gt;&lt;contributors&gt;&lt;authors&gt;&lt;author&gt;Janssen, T. W.&lt;/author&gt;&lt;author&gt;Pringle, D. D.&lt;/author&gt;&lt;/authors&gt;&lt;/contributors&gt;&lt;auth-address&gt;VU University, Faculty of Human Movement Sciences, Amsterdam, the Netherlands. t.janssen@fbw.vu.nl&lt;/auth-address&gt;&lt;titles&gt;&lt;title&gt;Effects of modified electrical stimulation-induced leg cycle ergometer training for individuals with spinal cord injury&lt;/title&gt;&lt;secondary-title&gt;J Rehabil Res Dev&lt;/secondary-title&gt;&lt;/titles&gt;&lt;pages&gt;819-30&lt;/pages&gt;&lt;volume&gt;45&lt;/volume&gt;&lt;number&gt;6&lt;/number&gt;&lt;edition&gt;2008/11/15&lt;/edition&gt;&lt;keywords&gt;&lt;keyword&gt;Adaptation, Physiological/physiology&lt;/keyword&gt;&lt;keyword&gt;Adult&lt;/keyword&gt;&lt;keyword&gt;Aged&lt;/keyword&gt;&lt;keyword&gt;Electric Stimulation Therapy/*methods&lt;/keyword&gt;&lt;keyword&gt;Exercise Test&lt;/keyword&gt;&lt;keyword&gt;Exercise Therapy/*methods&lt;/keyword&gt;&lt;keyword&gt;Hemodynamics&lt;/keyword&gt;&lt;keyword&gt;Humans&lt;/keyword&gt;&lt;keyword&gt;Leg/*physiology&lt;/keyword&gt;&lt;keyword&gt;Linear Models&lt;/keyword&gt;&lt;keyword&gt;Male&lt;/keyword&gt;&lt;keyword&gt;Middle Aged&lt;/keyword&gt;&lt;keyword&gt;Muscle Contraction/physiology&lt;/keyword&gt;&lt;keyword&gt;Spinal Cord Injuries/*rehabilitation&lt;/keyword&gt;&lt;/keywords&gt;&lt;dates&gt;&lt;year&gt;2008&lt;/year&gt;&lt;/dates&gt;&lt;isbn&gt;1938-1352 (Electronic)&amp;#xD;0748-7711 (Linking)&lt;/isbn&gt;&lt;accession-num&gt;19009468&lt;/accession-num&gt;&lt;urls&gt;&lt;related-urls&gt;&lt;url&gt;http://www.ncbi.nlm.nih.gov/pubmed/19009468&lt;/url&gt;&lt;/related-urls&gt;&lt;/urls&gt;&lt;electronic-resource-num&gt;10.1682/jrrd.2007.09.0153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1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AC5B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-cycling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0291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2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4495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6 ± 16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F6CF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1 ± 9</w:t>
            </w:r>
          </w:p>
        </w:tc>
        <w:tc>
          <w:tcPr>
            <w:tcW w:w="122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44D6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T11</w:t>
            </w:r>
          </w:p>
        </w:tc>
        <w:tc>
          <w:tcPr>
            <w:tcW w:w="26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AEE3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F1A6D8" w14:textId="150297DF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9A97C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81 ± 0.28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BD183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30%</w:t>
            </w:r>
          </w:p>
        </w:tc>
      </w:tr>
      <w:tr w:rsidR="00C46A36" w:rsidRPr="00276835" w14:paraId="7BF4A4F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1928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F82E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E091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0DA6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884A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5DA9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-C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F266D" w14:textId="5EF2BD9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6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3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31E229" w14:textId="1F8911C4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PO, W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BE327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.6 ± 9.9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A1A99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56%</w:t>
            </w:r>
          </w:p>
        </w:tc>
      </w:tr>
      <w:tr w:rsidR="00C46A36" w:rsidRPr="00276835" w14:paraId="13A75D3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6A0CD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7AB3D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516F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3EF15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BDA3B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3DBE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C6ED9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Interval training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95C898" w14:textId="20B9A82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Peak HR, 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3D4A0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7.4 ± 11.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4DF47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113.3 ± 23.0</w:t>
            </w:r>
          </w:p>
        </w:tc>
      </w:tr>
      <w:tr w:rsidR="00C46A36" w:rsidRPr="00276835" w14:paraId="0A989900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B0738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4CECB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2301A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041CB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CE94A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290A3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7A4B2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sting: FES-cycling ergometer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A3041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E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DFF0A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1.3 ± 12.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1FB61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49.1 ± 9.1</w:t>
            </w:r>
          </w:p>
        </w:tc>
      </w:tr>
      <w:tr w:rsidR="00C46A36" w:rsidRPr="00276835" w14:paraId="3873EAB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23AF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DD94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5125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D918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01C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E04A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6709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906A0" w14:textId="687B582E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CO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FF87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.6 ± 1.9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B22D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9.5 ± 2.3</w:t>
            </w:r>
          </w:p>
        </w:tc>
      </w:tr>
      <w:tr w:rsidR="00C46A36" w:rsidRPr="00276835" w14:paraId="3503935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F73A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05727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5F98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4395C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D4C69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D3282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7B955B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906C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lactate, mmol/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25987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.6 ± 1.9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580D5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8.7 ± 1.0</w:t>
            </w:r>
          </w:p>
        </w:tc>
      </w:tr>
      <w:tr w:rsidR="00C46A36" w:rsidRPr="00276835" w14:paraId="7C1C7154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89CA4" w14:textId="0C4B0981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Qiu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2016</w:t>
            </w:r>
            <w:hyperlink w:anchor="_ENREF_57" w:tooltip="Qiu, 2016 #29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Qiu&lt;/Author&gt;&lt;Year&gt;2016&lt;/Year&gt;&lt;RecNum&gt;29&lt;/RecNum&gt;&lt;DisplayText&gt;&lt;style face="superscript"&gt;57&lt;/style&gt;&lt;/DisplayText&gt;&lt;record&gt;&lt;rec-number&gt;29&lt;/rec-number&gt;&lt;foreign-keys&gt;&lt;key app="EN" db-id="ed2ttx50os5dttevad75d5xf9wxs2za225z9" timestamp="0"&gt;29&lt;/key&gt;&lt;/foreign-keys&gt;&lt;ref-type name="Journal Article"&gt;17&lt;/ref-type&gt;&lt;contributors&gt;&lt;authors&gt;&lt;author&gt;Qiu, S.&lt;/author&gt;&lt;author&gt;Alzhab, S.&lt;/author&gt;&lt;author&gt;Picard, G.&lt;/author&gt;&lt;author&gt;Taylor, J. A.&lt;/author&gt;&lt;/authors&gt;&lt;/contributors&gt;&lt;auth-address&gt;1Department of Biomedical Engineering, Tianjin University, Tianjin, CHINA; 2Cardiovascular Research Laboratory, Spaulding Hospital Cambridge, Cambridge, MA; and 3Department of Physical Medicine &amp;amp; Rehabilitation, Harvard Medical School, Cambridge, MA.&lt;/auth-address&gt;&lt;titles&gt;&lt;title&gt;Ventilation Limits Aerobic Capacity after Functional Electrical Stimulation Row Training in High Spinal Cord Injury&lt;/title&gt;&lt;secondary-title&gt;Med Sci Sports Exerc&lt;/secondary-title&gt;&lt;/titles&gt;&lt;pages&gt;1111-8&lt;/pages&gt;&lt;volume&gt;48&lt;/volume&gt;&lt;number&gt;6&lt;/number&gt;&lt;edition&gt;2016/01/20&lt;/edition&gt;&lt;dates&gt;&lt;year&gt;2016&lt;/year&gt;&lt;pub-dates&gt;&lt;date&gt;Jun&lt;/date&gt;&lt;/pub-dates&gt;&lt;/dates&gt;&lt;isbn&gt;1530-0315 (Electronic)&amp;#xD;0195-9131 (Linking)&lt;/isbn&gt;&lt;accession-num&gt;26784276&lt;/accession-num&gt;&lt;urls&gt;&lt;related-urls&gt;&lt;url&gt;http://www.ncbi.nlm.nih.gov/pubmed/26784276&lt;/url&gt;&lt;/related-urls&gt;&lt;/urls&gt;&lt;custom2&gt;4868671&lt;/custom2&gt;&lt;electronic-resource-num&gt;10.1249/MSS.0000000000000880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57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E1B3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 rowing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6EC7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2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96E4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3 ± 4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7D78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 ± 3</w:t>
            </w:r>
          </w:p>
        </w:tc>
        <w:tc>
          <w:tcPr>
            <w:tcW w:w="122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54CE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 – T2</w:t>
            </w:r>
          </w:p>
        </w:tc>
        <w:tc>
          <w:tcPr>
            <w:tcW w:w="26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456D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B37767" w14:textId="0D749B5D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 xml:space="preserve">2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mL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/kg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F87E5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5.3 ± 1.5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1393D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12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2)</w:t>
            </w:r>
          </w:p>
        </w:tc>
      </w:tr>
      <w:tr w:rsidR="00C46A36" w:rsidRPr="00276835" w14:paraId="6EF40BC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4A0D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C608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F185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6B06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965D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3979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BF43E" w14:textId="216044BD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24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2-3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75%, 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5CDAE" w14:textId="65247ECF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PO, W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0804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4.6 ± 4.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C5E52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28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1)</w:t>
            </w:r>
          </w:p>
        </w:tc>
      </w:tr>
      <w:tr w:rsidR="00C46A36" w:rsidRPr="00276835" w14:paraId="4FB9F100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7608D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3D4D9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D7340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F4195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7DB1F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20E2D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AC107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sting: FES-rowing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00EA2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E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234E6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7.5± 4.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83C8C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tendency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9</w:t>
            </w:r>
          </w:p>
        </w:tc>
      </w:tr>
      <w:tr w:rsidR="00C46A36" w:rsidRPr="00276835" w14:paraId="52FB6385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5F792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B6783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2EF40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53A74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450B4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CDD33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2CE8E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F0C748" w14:textId="1C6AE84C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Peak HR, 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19E04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BF17A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269E68D8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5B6D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4218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8416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2710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6D42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51E3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4826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BE7F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ER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EB5D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2BB0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33C01F26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8E3C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B679A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5858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197E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ECD09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0BAEC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53D451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15030" w14:textId="0C991B1D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. Peak 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vs. Peak VE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BE156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0.62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490E8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to r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0.84</w:t>
            </w:r>
          </w:p>
        </w:tc>
      </w:tr>
      <w:tr w:rsidR="00C46A36" w:rsidRPr="00276835" w14:paraId="42A4181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7CC2B" w14:textId="571E9B99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Wouda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2018</w:t>
            </w:r>
            <w:hyperlink w:anchor="_ENREF_33" w:tooltip="Wouda, 2018 #261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Wouda&lt;/Author&gt;&lt;Year&gt;2018&lt;/Year&gt;&lt;RecNum&gt;261&lt;/RecNum&gt;&lt;DisplayText&gt;&lt;style face="superscript"&gt;33&lt;/style&gt;&lt;/DisplayText&gt;&lt;record&gt;&lt;rec-number&gt;261&lt;/rec-number&gt;&lt;foreign-keys&gt;&lt;key app="EN" db-id="ed2ttx50os5dttevad75d5xf9wxs2za225z9" timestamp="1591298997"&gt;261&lt;/key&gt;&lt;/foreign-keys&gt;&lt;ref-type name="Journal Article"&gt;17&lt;/ref-type&gt;&lt;contributors&gt;&lt;authors&gt;&lt;author&gt;Wouda, M. F.&lt;/author&gt;&lt;author&gt;Lundgaard, E.&lt;/author&gt;&lt;author&gt;Becker, F.&lt;/author&gt;&lt;author&gt;Strom, V.&lt;/author&gt;&lt;/authors&gt;&lt;/contributors&gt;&lt;auth-address&gt;Department of Research, Sunnaas Rehabilitation Hospital, Oslo, Norway. Matthijs.wouda@sunnaas.no.&amp;#xD;Department of Research, Sunnaas Rehabilitation Hospital, Oslo, Norway.&amp;#xD;Faculty of Medicine, University of Oslo, Oslo, Norway.&lt;/auth-address&gt;&lt;titles&gt;&lt;title&gt;Effects of moderate- and high-intensity aerobic training program in ambulatory subjects with incomplete spinal cord injury-a randomized controlled trial&lt;/title&gt;&lt;secondary-title&gt;Spinal Cord&lt;/secondary-title&gt;&lt;/titles&gt;&lt;pages&gt;955-963&lt;/pages&gt;&lt;volume&gt;56&lt;/volume&gt;&lt;number&gt;10&lt;/number&gt;&lt;edition&gt;2018/05/26&lt;/edition&gt;&lt;keywords&gt;&lt;keyword&gt;Actigraphy&lt;/keyword&gt;&lt;keyword&gt;Adult&lt;/keyword&gt;&lt;keyword&gt;Energy Metabolism&lt;/keyword&gt;&lt;keyword&gt;Exercise Test&lt;/keyword&gt;&lt;keyword&gt;Exercise Therapy/*methods&lt;/keyword&gt;&lt;keyword&gt;Female&lt;/keyword&gt;&lt;keyword&gt;Humans&lt;/keyword&gt;&lt;keyword&gt;Male&lt;/keyword&gt;&lt;keyword&gt;Middle Aged&lt;/keyword&gt;&lt;keyword&gt;Oxygen Consumption&lt;/keyword&gt;&lt;keyword&gt;Patient Compliance&lt;/keyword&gt;&lt;keyword&gt;Running/physiology&lt;/keyword&gt;&lt;keyword&gt;Spinal Cord Injuries/physiopathology/*therapy&lt;/keyword&gt;&lt;keyword&gt;Treatment Outcome&lt;/keyword&gt;&lt;keyword&gt;Walking/physiology&lt;/keyword&gt;&lt;/keywords&gt;&lt;dates&gt;&lt;year&gt;2018&lt;/year&gt;&lt;pub-dates&gt;&lt;date&gt;Oct&lt;/date&gt;&lt;/pub-dates&gt;&lt;/dates&gt;&lt;isbn&gt;1476-5624 (Electronic)&amp;#xD;1362-4393 (Linking)&lt;/isbn&gt;&lt;accession-num&gt;29795172&lt;/accession-num&gt;&lt;urls&gt;&lt;related-urls&gt;&lt;url&gt;http://www.ncbi.nlm.nih.gov/pubmed/29795172&lt;/url&gt;&lt;/related-urls&gt;&lt;/urls&gt;&lt;electronic-resource-num&gt;10.1038/s41393-018-0140-9&amp;#xD;10.1038/s41393-018-0140-9 [pii]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3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085E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readmill-85-95%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CF71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0B60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0 ± 15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30D1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B200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C/1T/2L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958A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andomized controlled trial</w:t>
            </w:r>
          </w:p>
        </w:tc>
        <w:tc>
          <w:tcPr>
            <w:tcW w:w="263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A046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7130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.70 ± 0.8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1847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~10% no ≠ btw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gps</w:t>
            </w:r>
            <w:proofErr w:type="spellEnd"/>
          </w:p>
        </w:tc>
      </w:tr>
      <w:tr w:rsidR="00C46A36" w:rsidRPr="00276835" w14:paraId="3A77449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DB13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3F93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readmill 70%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CD7A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AC4C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4 ± 15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B608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3064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C/4T/2L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435C5" w14:textId="0539DC4F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2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2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5' vs. 45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FA2F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MWD, 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B430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61 ± 9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856D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~15% no ≠ btw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gps</w:t>
            </w:r>
            <w:proofErr w:type="spellEnd"/>
          </w:p>
        </w:tc>
      </w:tr>
      <w:tr w:rsidR="00C46A36" w:rsidRPr="00276835" w14:paraId="0DF8DB5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F960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B21F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sual care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407D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E3CB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1 ± 19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B2DD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B4FC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C/2T/2L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04C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sting: Treadmill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86CF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Daily energy expenditure, KJ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92D9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666 ± 52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6452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60CB988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2719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C8C6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3A13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B90B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CAED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CB54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C-D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82C3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2325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2CB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8D8A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</w:tr>
      <w:tr w:rsidR="00C46A36" w:rsidRPr="00276835" w14:paraId="72B20B4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A7D03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EC491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BBDEB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5C5F5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C230F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DC916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C3D07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209B2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lactate, mmol/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EC022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.6 ± 1.9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C533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8.7 ± 1.0</w:t>
            </w:r>
          </w:p>
        </w:tc>
      </w:tr>
      <w:tr w:rsidR="00C46A36" w:rsidRPr="00276835" w14:paraId="67F3D02D" w14:textId="77777777" w:rsidTr="00125001">
        <w:trPr>
          <w:trHeight w:val="440"/>
        </w:trPr>
        <w:tc>
          <w:tcPr>
            <w:tcW w:w="3536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84F0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val="en-US" w:eastAsia="fr-FR"/>
              </w:rPr>
              <w:t>Thoracic injuries</w:t>
            </w: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43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CB97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35EE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D5E0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99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CE14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C07A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DC8A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8E51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297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8DB5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</w:tr>
      <w:tr w:rsidR="00C46A36" w:rsidRPr="00276835" w14:paraId="2E02D3BB" w14:textId="77777777" w:rsidTr="00125001">
        <w:trPr>
          <w:trHeight w:val="330"/>
        </w:trPr>
        <w:tc>
          <w:tcPr>
            <w:tcW w:w="153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64F4D" w14:textId="77D71C5F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Valent, 2009</w:t>
            </w:r>
            <w:hyperlink w:anchor="_ENREF_51" w:tooltip="Valent, 2009 #296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WYWxlbnQ8L0F1dGhvcj48WWVhcj4yMDA5PC9ZZWFyPjxS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WYWxlbnQ8L0F1dGhvcj48WWVhcj4yMDA5PC9ZZWFyPjxS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51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D079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and cycle</w:t>
            </w:r>
          </w:p>
        </w:tc>
        <w:tc>
          <w:tcPr>
            <w:tcW w:w="42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9757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5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D0E6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2 ± 14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D948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6D69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1-T12</w:t>
            </w:r>
          </w:p>
        </w:tc>
        <w:tc>
          <w:tcPr>
            <w:tcW w:w="266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3C58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hort study</w:t>
            </w:r>
          </w:p>
        </w:tc>
        <w:tc>
          <w:tcPr>
            <w:tcW w:w="263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EE334" w14:textId="2B152476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Para, L/min</w:t>
            </w:r>
          </w:p>
        </w:tc>
        <w:tc>
          <w:tcPr>
            <w:tcW w:w="127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F1D1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10 ± 0.23</w:t>
            </w:r>
          </w:p>
        </w:tc>
        <w:tc>
          <w:tcPr>
            <w:tcW w:w="22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B644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29% vs.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sl</w:t>
            </w:r>
            <w:proofErr w:type="spellEnd"/>
          </w:p>
        </w:tc>
      </w:tr>
      <w:tr w:rsidR="00C46A36" w:rsidRPr="00276835" w14:paraId="137E548B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181E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1540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ntrol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0A97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6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1304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0 ± 15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6515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C256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1-T12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3478A" w14:textId="17C5676B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20-30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1-3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20-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C6DA5" w14:textId="4D96BE73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Para – Cont.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73E2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22 ± 0.4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8A85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7% vs.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sl</w:t>
            </w:r>
            <w:proofErr w:type="spellEnd"/>
          </w:p>
        </w:tc>
      </w:tr>
      <w:tr w:rsidR="00C46A36" w:rsidRPr="00276835" w14:paraId="7EEF4CD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E0A9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A637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and cycle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6565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B5BD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3 ± 10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E1F5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7E5323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-C8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400C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sting: Wheelchair treadmill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ED738" w14:textId="4D79054B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Tetra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33BA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86 ± 0.32</w:t>
            </w:r>
          </w:p>
        </w:tc>
        <w:tc>
          <w:tcPr>
            <w:tcW w:w="22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4A4B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0660392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6441A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368FD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ntrol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8D01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6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9504C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4 ± 14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E47BF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74856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-C8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2D9B2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A50001" w14:textId="5831401B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Tetra – Cont.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FDF6F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97 ± 0.38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F90C7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50B06F3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D53D4" w14:textId="29BBD5A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Tordi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2001</w:t>
            </w:r>
            <w:hyperlink w:anchor="_ENREF_29" w:tooltip="Tordi, 2001 #277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Tordi&lt;/Author&gt;&lt;Year&gt;2001&lt;/Year&gt;&lt;RecNum&gt;277&lt;/RecNum&gt;&lt;DisplayText&gt;&lt;style face="superscript"&gt;29&lt;/style&gt;&lt;/DisplayText&gt;&lt;record&gt;&lt;rec-number&gt;277&lt;/rec-number&gt;&lt;foreign-keys&gt;&lt;key app="EN" db-id="ed2ttx50os5dttevad75d5xf9wxs2za225z9" timestamp="1591324082"&gt;277&lt;/key&gt;&lt;/foreign-keys&gt;&lt;ref-type name="Journal Article"&gt;17&lt;/ref-type&gt;&lt;contributors&gt;&lt;authors&gt;&lt;author&gt;Tordi, N.&lt;/author&gt;&lt;author&gt;Dugue, B.&lt;/author&gt;&lt;author&gt;Klupzinski, D.&lt;/author&gt;&lt;author&gt;Rasseneur, L.&lt;/author&gt;&lt;author&gt;Rouillon, J. D.&lt;/author&gt;&lt;author&gt;Lonsdorfer, J.&lt;/author&gt;&lt;/authors&gt;&lt;/contributors&gt;&lt;auth-address&gt;Laboratoire des Sciences du Sport, Place St Jacques, Besancon, France.&lt;/auth-address&gt;&lt;titles&gt;&lt;title&gt;Interval training program on a wheelchair ergometer for paraplegic subjects&lt;/title&gt;&lt;secondary-title&gt;Spinal Cord&lt;/secondary-title&gt;&lt;/titles&gt;&lt;pages&gt;532-7&lt;/pages&gt;&lt;volume&gt;39&lt;/volume&gt;&lt;number&gt;10&lt;/number&gt;&lt;edition&gt;2001/10/20&lt;/edition&gt;&lt;keywords&gt;&lt;keyword&gt;Adult&lt;/keyword&gt;&lt;keyword&gt;Breath Tests&lt;/keyword&gt;&lt;keyword&gt;Ergometry&lt;/keyword&gt;&lt;keyword&gt;Heart Rate/physiology&lt;/keyword&gt;&lt;keyword&gt;Humans&lt;/keyword&gt;&lt;keyword&gt;Male&lt;/keyword&gt;&lt;keyword&gt;Oxygen Consumption/physiology&lt;/keyword&gt;&lt;keyword&gt;Paraplegia/metabolism/*rehabilitation&lt;/keyword&gt;&lt;keyword&gt;Physical Fitness/*physiology&lt;/keyword&gt;&lt;keyword&gt;*Wheelchairs&lt;/keyword&gt;&lt;/keywords&gt;&lt;dates&gt;&lt;year&gt;2001&lt;/year&gt;&lt;pub-dates&gt;&lt;date&gt;Oct&lt;/date&gt;&lt;/pub-dates&gt;&lt;/dates&gt;&lt;isbn&gt;1362-4393 (Print)&amp;#xD;1362-4393 (Linking)&lt;/isbn&gt;&lt;accession-num&gt;11641797&lt;/accession-num&gt;&lt;urls&gt;&lt;related-urls&gt;&lt;url&gt;http://www.ncbi.nlm.nih.gov/pubmed/11641797&lt;/url&gt;&lt;/related-urls&gt;&lt;/urls&gt;&lt;electronic-resource-num&gt;10.1038/sj.sc.3101206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29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5AA8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heelchair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B036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F9AB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7 ± 8.1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FD6D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~ 2</w:t>
            </w:r>
          </w:p>
        </w:tc>
        <w:tc>
          <w:tcPr>
            <w:tcW w:w="122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32E1C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6-L4</w:t>
            </w:r>
          </w:p>
        </w:tc>
        <w:tc>
          <w:tcPr>
            <w:tcW w:w="26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D8F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65242" w14:textId="257A1981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 xml:space="preserve">2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</w:t>
            </w:r>
            <w:proofErr w:type="gramEnd"/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kg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E706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1 (17 - 33)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C56F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18.5%</w:t>
            </w:r>
          </w:p>
        </w:tc>
      </w:tr>
      <w:tr w:rsidR="00C46A36" w:rsidRPr="00276835" w14:paraId="43E8A6F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82B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C9FF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2431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49A3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C965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F0F64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3E351" w14:textId="0B1D2780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4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3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4941B" w14:textId="36CCE52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PO, W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2CF6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5 (35 - 45)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BD5E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27.9%</w:t>
            </w:r>
          </w:p>
        </w:tc>
      </w:tr>
      <w:tr w:rsidR="00C46A36" w:rsidRPr="00276835" w14:paraId="1A317796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A8BE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6EB6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17B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B0A3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3836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59CD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F302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interval training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67991" w14:textId="6DBEE269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Peak HR, 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29B3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76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8C02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5%</w:t>
            </w:r>
          </w:p>
        </w:tc>
      </w:tr>
      <w:tr w:rsidR="00C46A36" w:rsidRPr="00276835" w14:paraId="4CA9FA3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C564E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BD8AC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80B97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591D7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CD5B3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3225A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DB401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sting: Wheelchair treadmill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7D7E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E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628F5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4 (47 - 78)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20B41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55337A1B" w14:textId="77777777" w:rsidTr="00125001">
        <w:trPr>
          <w:trHeight w:val="330"/>
        </w:trPr>
        <w:tc>
          <w:tcPr>
            <w:tcW w:w="15309" w:type="dxa"/>
            <w:gridSpan w:val="19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1401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Cs/>
                <w:i/>
                <w:color w:val="0070C0"/>
                <w:lang w:val="en-US" w:eastAsia="fr-FR"/>
              </w:rPr>
              <w:t>Cardiac structure and function</w:t>
            </w:r>
          </w:p>
        </w:tc>
      </w:tr>
      <w:tr w:rsidR="00C46A36" w:rsidRPr="00276835" w14:paraId="5E7D3A02" w14:textId="77777777" w:rsidTr="00125001">
        <w:trPr>
          <w:trHeight w:val="440"/>
        </w:trPr>
        <w:tc>
          <w:tcPr>
            <w:tcW w:w="14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044E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val="en-US" w:eastAsia="fr-FR"/>
              </w:rPr>
              <w:t>Cervical injuries</w:t>
            </w:r>
          </w:p>
        </w:tc>
        <w:tc>
          <w:tcPr>
            <w:tcW w:w="2060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0761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433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F02D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D75B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A6F8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993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5A42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5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632C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693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7876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110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2B60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297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E70E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</w:tr>
      <w:tr w:rsidR="00C46A36" w:rsidRPr="00276835" w14:paraId="0CD7B4B3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74981" w14:textId="6E3EA3A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Nash, 1991</w:t>
            </w:r>
            <w:hyperlink w:anchor="_ENREF_35" w:tooltip="Nash, 1991 #173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Nash&lt;/Author&gt;&lt;Year&gt;1991&lt;/Year&gt;&lt;RecNum&gt;173&lt;/RecNum&gt;&lt;DisplayText&gt;&lt;style face="superscript"&gt;35&lt;/style&gt;&lt;/DisplayText&gt;&lt;record&gt;&lt;rec-number&gt;173&lt;/rec-number&gt;&lt;foreign-keys&gt;&lt;key app="EN" db-id="ed2ttx50os5dttevad75d5xf9wxs2za225z9" timestamp="1591290345"&gt;173&lt;/key&gt;&lt;/foreign-keys&gt;&lt;ref-type name="Journal Article"&gt;17&lt;/ref-type&gt;&lt;contributors&gt;&lt;authors&gt;&lt;author&gt;Nash, M. S.&lt;/author&gt;&lt;author&gt;Bilsker, S.&lt;/author&gt;&lt;author&gt;Marcillo, A. E.&lt;/author&gt;&lt;author&gt;Isaac, S. M.&lt;/author&gt;&lt;author&gt;Botelho, L. A.&lt;/author&gt;&lt;author&gt;Klose, K. J.&lt;/author&gt;&lt;author&gt;Green, B. A.&lt;/author&gt;&lt;author&gt;Rountree, M. T.&lt;/author&gt;&lt;author&gt;Shea, J. D.&lt;/author&gt;&lt;/authors&gt;&lt;/contributors&gt;&lt;auth-address&gt;Department of Orthopaedics and Rehabilitation, University of Miami School of Medicine, Florida 33136.&lt;/auth-address&gt;&lt;titles&gt;&lt;title&gt;Reversal of adaptive left ventricular atrophy following electrically-stimulated exercise training in human tetraplegics&lt;/title&gt;&lt;secondary-title&gt;Paraplegia&lt;/secondary-title&gt;&lt;/titles&gt;&lt;pages&gt;590-9&lt;/pages&gt;&lt;volume&gt;29&lt;/volume&gt;&lt;number&gt;9&lt;/number&gt;&lt;edition&gt;1991/11/01&lt;/edition&gt;&lt;keywords&gt;&lt;keyword&gt;*Adaptation, Physiological&lt;/keyword&gt;&lt;keyword&gt;Adult&lt;/keyword&gt;&lt;keyword&gt;Blood Pressure&lt;/keyword&gt;&lt;keyword&gt;Echocardiography&lt;/keyword&gt;&lt;keyword&gt;Electric Stimulation&lt;/keyword&gt;&lt;keyword&gt;Electrocardiography&lt;/keyword&gt;&lt;keyword&gt;Heart Rate&lt;/keyword&gt;&lt;keyword&gt;Heart Ventricles&lt;/keyword&gt;&lt;keyword&gt;Humans&lt;/keyword&gt;&lt;keyword&gt;Male&lt;/keyword&gt;&lt;keyword&gt;Myocardium/*pathology&lt;/keyword&gt;&lt;keyword&gt;Physical Education and Training/*methods&lt;/keyword&gt;&lt;keyword&gt;Quadriplegia/pathology/*physiopathology&lt;/keyword&gt;&lt;/keywords&gt;&lt;dates&gt;&lt;year&gt;1991&lt;/year&gt;&lt;pub-dates&gt;&lt;date&gt;Nov&lt;/date&gt;&lt;/pub-dates&gt;&lt;/dates&gt;&lt;isbn&gt;0031-1758 (Print)&amp;#xD;0031-1758 (Linking)&lt;/isbn&gt;&lt;accession-num&gt;1787983&lt;/accession-num&gt;&lt;urls&gt;&lt;related-urls&gt;&lt;url&gt;http://www.ncbi.nlm.nih.gov/pubmed/1787983&lt;/url&gt;&lt;/related-urls&gt;&lt;/urls&gt;&lt;electronic-resource-num&gt;10.1038/sc.1991.87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5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B871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MES Quad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B7F0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46C4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8 ± 5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9F57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 ± 3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AE01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-C7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4015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338E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V internal dimension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B8DE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8.9 ± 3.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08EE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6.5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·02)</w:t>
            </w:r>
          </w:p>
        </w:tc>
      </w:tr>
      <w:tr w:rsidR="00C46A36" w:rsidRPr="00276835" w14:paraId="6338372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BFD0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66289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+ FES-cycling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0142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1FA3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8752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3585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024FE" w14:textId="788112BE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24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0’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810F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hAnsi="Times New Roman" w:cs="Times New Roman"/>
                <w:lang w:val="en-GB"/>
              </w:rPr>
              <w:t>ISWT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0CFB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.5 ± 1.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C96F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18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·002)</w:t>
            </w:r>
          </w:p>
        </w:tc>
      </w:tr>
      <w:tr w:rsidR="00C46A36" w:rsidRPr="00276835" w14:paraId="2643DB0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8C08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F035A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6D2F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18D16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27588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7C1EA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B04D2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chocardi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8B8C7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osterior wall thickness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992BF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.4 ± 1.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378DB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20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.01)</w:t>
            </w:r>
          </w:p>
        </w:tc>
      </w:tr>
      <w:tr w:rsidR="00C46A36" w:rsidRPr="00276835" w14:paraId="01D95770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57A1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98F40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D6BB8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E54E6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EE61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CE048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9098C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End-diastolic measurements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8417C5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34C912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B68E2F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</w:tr>
      <w:tr w:rsidR="00C46A36" w:rsidRPr="00276835" w14:paraId="0DF9A14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C0E7A" w14:textId="5B7B01E9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Hooker, 1992</w:t>
            </w:r>
            <w:hyperlink w:anchor="_ENREF_34" w:tooltip="Hooker, 1992 #179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Hooker&lt;/Author&gt;&lt;Year&gt;1992&lt;/Year&gt;&lt;RecNum&gt;179&lt;/RecNum&gt;&lt;DisplayText&gt;&lt;style face="superscript"&gt;34&lt;/style&gt;&lt;/DisplayText&gt;&lt;record&gt;&lt;rec-number&gt;179&lt;/rec-number&gt;&lt;foreign-keys&gt;&lt;key app="EN" db-id="ed2ttx50os5dttevad75d5xf9wxs2za225z9" timestamp="1591290504"&gt;179&lt;/key&gt;&lt;/foreign-keys&gt;&lt;ref-type name="Journal Article"&gt;17&lt;/ref-type&gt;&lt;contributors&gt;&lt;authors&gt;&lt;author&gt;Hooker, S. P.&lt;/author&gt;&lt;author&gt;Figoni, S. F.&lt;/author&gt;&lt;author&gt;Rodgers, M. M.&lt;/author&gt;&lt;author&gt;Glaser, R. M.&lt;/author&gt;&lt;author&gt;Mathews, T.&lt;/author&gt;&lt;author&gt;Suryaprasad, A. G.&lt;/author&gt;&lt;author&gt;Gupta, S. C.&lt;/author&gt;&lt;/authors&gt;&lt;/contributors&gt;&lt;auth-address&gt;Veterans Affairs Medical Center, Department of Rehabilitation Medicine and Restorative Care, Wright State University School of Medicine, Dayton, OH.&lt;/auth-address&gt;&lt;titles&gt;&lt;title&gt;Physiologic effects of electrical stimulation leg cycle exercise training in spinal cord injured persons&lt;/title&gt;&lt;secondary-title&gt;Arch Phys Med Rehabil&lt;/secondary-title&gt;&lt;/titles&gt;&lt;pages&gt;470-6&lt;/pages&gt;&lt;volume&gt;73&lt;/volume&gt;&lt;number&gt;5&lt;/number&gt;&lt;edition&gt;1992/05/01&lt;/edition&gt;&lt;keywords&gt;&lt;keyword&gt;Adult&lt;/keyword&gt;&lt;keyword&gt;Electric Stimulation Therapy/*methods&lt;/keyword&gt;&lt;keyword&gt;Exercise Test&lt;/keyword&gt;&lt;keyword&gt;Exercise Therapy/methods&lt;/keyword&gt;&lt;keyword&gt;Female&lt;/keyword&gt;&lt;keyword&gt;Hemodynamics&lt;/keyword&gt;&lt;keyword&gt;Humans&lt;/keyword&gt;&lt;keyword&gt;Leg/*physiology&lt;/keyword&gt;&lt;keyword&gt;Lung/physiology&lt;/keyword&gt;&lt;keyword&gt;Male&lt;/keyword&gt;&lt;keyword&gt;Paraplegia/*rehabilitation&lt;/keyword&gt;&lt;keyword&gt;Quadriplegia/*rehabilitation&lt;/keyword&gt;&lt;keyword&gt;Spinal Cord Injuries/*rehabilitation&lt;/keyword&gt;&lt;keyword&gt;Time Factors&lt;/keyword&gt;&lt;/keywords&gt;&lt;dates&gt;&lt;year&gt;1992&lt;/year&gt;&lt;pub-dates&gt;&lt;date&gt;May&lt;/date&gt;&lt;/pub-dates&gt;&lt;/dates&gt;&lt;isbn&gt;0003-9993 (Print)&amp;#xD;0003-9993 (Linking)&lt;/isbn&gt;&lt;accession-num&gt;1580776&lt;/accession-num&gt;&lt;urls&gt;&lt;related-urls&gt;&lt;url&gt;http://www.ncbi.nlm.nih.gov/pubmed/1580776&lt;/url&gt;&lt;/related-urls&gt;&lt;/urls&gt;&lt;electronic-resource-num&gt;0003-9993(92)90037-W [pii]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4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C406F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-cycling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ADA8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8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E443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0 ± 2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C126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 ± 1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ACF2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T11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943C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965B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FB0B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78 ± 0.0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C104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23%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5DC1F5A6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C013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6B90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5F20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3BDC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3779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EE99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41F9E" w14:textId="0AB8FA8A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2-16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2/3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10-30’ 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DE17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CO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F6FB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.5 ± 0.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E99E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13%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6C7F0F06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9CD6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93CA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8F63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B49A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4FD5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B871A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D45E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Impedance cardi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04D4B" w14:textId="26104DAB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hAnsi="Times New Roman" w:cs="Times New Roman"/>
                <w:lang w:val="en-US"/>
              </w:rPr>
              <w:t>Total peripheral resistance, mmHg/</w:t>
            </w:r>
            <w:r w:rsidR="00276835">
              <w:rPr>
                <w:rFonts w:ascii="Times New Roman" w:hAnsi="Times New Roman" w:cs="Times New Roman"/>
                <w:lang w:val="en-US"/>
              </w:rPr>
              <w:t>L</w:t>
            </w:r>
            <w:r w:rsidRPr="00276835">
              <w:rPr>
                <w:rFonts w:ascii="Times New Roman" w:hAnsi="Times New Roman" w:cs="Times New Roman"/>
                <w:lang w:val="en-US"/>
              </w:rPr>
              <w:t>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191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1.3 ± 0.9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8DE2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14%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564FAE9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0545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613EF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06B85E2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A008CE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22B57F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3DB2A0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7187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A27E9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E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DF869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8.1 ± 1.2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3BA5A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 ↑ 27%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5BCDC066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ADC42" w14:textId="7C7E442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Taylor, 1993</w:t>
            </w:r>
            <w:hyperlink w:anchor="_ENREF_36" w:tooltip="Taylor, 1993 #178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Taylor&lt;/Author&gt;&lt;Year&gt;1993&lt;/Year&gt;&lt;RecNum&gt;178&lt;/RecNum&gt;&lt;DisplayText&gt;&lt;style face="superscript"&gt;36&lt;/style&gt;&lt;/DisplayText&gt;&lt;record&gt;&lt;rec-number&gt;178&lt;/rec-number&gt;&lt;foreign-keys&gt;&lt;key app="EN" db-id="ed2ttx50os5dttevad75d5xf9wxs2za225z9" timestamp="1591290388"&gt;178&lt;/key&gt;&lt;/foreign-keys&gt;&lt;ref-type name="Journal Article"&gt;17&lt;/ref-type&gt;&lt;contributors&gt;&lt;authors&gt;&lt;author&gt;Taylor, P. N.&lt;/author&gt;&lt;author&gt;Ewins, D. J.&lt;/author&gt;&lt;author&gt;Fox, B.&lt;/author&gt;&lt;author&gt;Grundy, D.&lt;/author&gt;&lt;author&gt;Swain, I. D.&lt;/author&gt;&lt;/authors&gt;&lt;/contributors&gt;&lt;auth-address&gt;Department of Medical Physics and Biomedical Engineering, Odstock Hospital, Salisbury, Wiltshire, England.&lt;/auth-address&gt;&lt;titles&gt;&lt;title&gt;Limb blood flow, cardiac output and quadriceps muscle bulk following spinal cord injury and the effect of training for the Odstock functional electrical stimulation standing system&lt;/title&gt;&lt;secondary-title&gt;Paraplegia&lt;/secondary-title&gt;&lt;/titles&gt;&lt;pages&gt;303-10&lt;/pages&gt;&lt;volume&gt;31&lt;/volume&gt;&lt;number&gt;5&lt;/number&gt;&lt;edition&gt;1993/05/01&lt;/edition&gt;&lt;keywords&gt;&lt;keyword&gt;Adult&lt;/keyword&gt;&lt;keyword&gt;*Cardiac Output&lt;/keyword&gt;&lt;keyword&gt;*Electric Stimulation Therapy&lt;/keyword&gt;&lt;keyword&gt;Extremities/*blood supply&lt;/keyword&gt;&lt;keyword&gt;Female&lt;/keyword&gt;&lt;keyword&gt;Humans&lt;/keyword&gt;&lt;keyword&gt;Male&lt;/keyword&gt;&lt;keyword&gt;Muscles/*blood supply/diagnostic imaging/physiopathology&lt;/keyword&gt;&lt;keyword&gt;Physical Education and Training&lt;/keyword&gt;&lt;keyword&gt;Plethysmography, Impedance&lt;/keyword&gt;&lt;keyword&gt;Regional Blood Flow&lt;/keyword&gt;&lt;keyword&gt;Spinal Cord Injuries/diagnostic imaging/physiopathology/*rehabilitation&lt;/keyword&gt;&lt;keyword&gt;Thigh/blood supply&lt;/keyword&gt;&lt;keyword&gt;Ultrasonography&lt;/keyword&gt;&lt;/keywords&gt;&lt;dates&gt;&lt;year&gt;1993&lt;/year&gt;&lt;pub-dates&gt;&lt;date&gt;May&lt;/date&gt;&lt;/pub-dates&gt;&lt;/dates&gt;&lt;isbn&gt;0031-1758 (Print)&amp;#xD;0031-1758 (Linking)&lt;/isbn&gt;&lt;accession-num&gt;8332376&lt;/accession-num&gt;&lt;urls&gt;&lt;related-urls&gt;&lt;url&gt;http://www.ncbi.nlm.nih.gov/pubmed/8332376&lt;/url&gt;&lt;/related-urls&gt;&lt;/urls&gt;&lt;electronic-resource-num&gt;10.1038/sc.1993.53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6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0A94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MES + stand ES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B698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B49B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7 ± 7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8A34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 ± 1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C25B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-T12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0D32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12C94" w14:textId="78DDF001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esting CO 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 resting?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7E01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360 ± 2790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CA04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5230 ± 1750</w:t>
            </w:r>
          </w:p>
        </w:tc>
      </w:tr>
      <w:tr w:rsidR="00C46A36" w:rsidRPr="00276835" w14:paraId="3DA3CAC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AE58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3D85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F3DE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7690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58A7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DA4F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D5D63" w14:textId="485CC044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3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o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program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45C69" w14:textId="6A439315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high blood flow 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9D98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67 ± 70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AB80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115%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01</w:t>
            </w:r>
          </w:p>
        </w:tc>
      </w:tr>
      <w:tr w:rsidR="00C46A36" w:rsidRPr="00276835" w14:paraId="47CA24F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6F81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88E60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EE23B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DCF6A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EF2FF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1102BF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45C2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300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s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20 Hz, up to 150mA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03CC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Quadriceps depth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96F4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4.5 ± 4.2</w:t>
            </w:r>
          </w:p>
        </w:tc>
        <w:tc>
          <w:tcPr>
            <w:tcW w:w="22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D978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70%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01</w:t>
            </w:r>
          </w:p>
        </w:tc>
      </w:tr>
      <w:tr w:rsidR="00C46A36" w:rsidRPr="00276835" w14:paraId="469ECD3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F960F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A0A9F6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49215E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5FE0F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046429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275730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B654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Impedance cardi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85CE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hAnsi="Times New Roman" w:cs="Times New Roman"/>
                <w:lang w:val="en-US"/>
              </w:rPr>
              <w:t xml:space="preserve">Subcutaneous fat, 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1188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5.9 ± 4.4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E6001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17 ± 4</w:t>
            </w:r>
          </w:p>
        </w:tc>
      </w:tr>
      <w:tr w:rsidR="00C46A36" w:rsidRPr="00276835" w14:paraId="28C08C7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3CD23" w14:textId="2845C4DF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Hjeltnes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1998</w:t>
            </w:r>
            <w:hyperlink w:anchor="_ENREF_30" w:tooltip="Hjeltnes, 1998 #163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Hjeltnes&lt;/Author&gt;&lt;Year&gt;1998&lt;/Year&gt;&lt;RecNum&gt;163&lt;/RecNum&gt;&lt;DisplayText&gt;&lt;style face="superscript"&gt;30&lt;/style&gt;&lt;/DisplayText&gt;&lt;record&gt;&lt;rec-number&gt;163&lt;/rec-number&gt;&lt;foreign-keys&gt;&lt;key app="EN" db-id="ed2ttx50os5dttevad75d5xf9wxs2za225z9" timestamp="1591289787"&gt;163&lt;/key&gt;&lt;/foreign-keys&gt;&lt;ref-type name="Journal Article"&gt;17&lt;/ref-type&gt;&lt;contributors&gt;&lt;authors&gt;&lt;author&gt;Hjeltnes, N.&lt;/author&gt;&lt;author&gt;Wallberg-Henriksson, H.&lt;/author&gt;&lt;/authors&gt;&lt;/contributors&gt;&lt;auth-address&gt;Sunnaas Hospital, Nesoddtangen, Norway.&lt;/auth-address&gt;&lt;titles&gt;&lt;title&gt;Improved work capacity but unchanged peak oxygen uptake during primary rehabilitation in tetraplegic patients&lt;/title&gt;&lt;secondary-title&gt;Spinal Cord&lt;/secondary-title&gt;&lt;/titles&gt;&lt;pages&gt;691-8&lt;/pages&gt;&lt;volume&gt;36&lt;/volume&gt;&lt;number&gt;10&lt;/number&gt;&lt;edition&gt;1998/11/04&lt;/edition&gt;&lt;keywords&gt;&lt;keyword&gt;Adult&lt;/keyword&gt;&lt;keyword&gt;Aerobiosis&lt;/keyword&gt;&lt;keyword&gt;Arm/physiopathology&lt;/keyword&gt;&lt;keyword&gt;Blood Pressure&lt;/keyword&gt;&lt;keyword&gt;Cardiac Output&lt;/keyword&gt;&lt;keyword&gt;*Energy Metabolism&lt;/keyword&gt;&lt;keyword&gt;Ergometry&lt;/keyword&gt;&lt;keyword&gt;Exercise Therapy&lt;/keyword&gt;&lt;keyword&gt;Heart Rate&lt;/keyword&gt;&lt;keyword&gt;Humans&lt;/keyword&gt;&lt;keyword&gt;Lactic Acid/blood&lt;/keyword&gt;&lt;keyword&gt;Male&lt;/keyword&gt;&lt;keyword&gt;Muscle, Skeletal/physiopathology&lt;/keyword&gt;&lt;keyword&gt;*Oxygen Consumption&lt;/keyword&gt;&lt;keyword&gt;Quadriplegia/metabolism/physiopathology/*rehabilitation&lt;/keyword&gt;&lt;keyword&gt;Work Capacity Evaluation&lt;/keyword&gt;&lt;/keywords&gt;&lt;dates&gt;&lt;year&gt;1998&lt;/year&gt;&lt;pub-dates&gt;&lt;date&gt;Oct&lt;/date&gt;&lt;/pub-dates&gt;&lt;/dates&gt;&lt;isbn&gt;1362-4393 (Print)&amp;#xD;1362-4393 (Linking)&lt;/isbn&gt;&lt;accession-num&gt;9800273&lt;/accession-num&gt;&lt;urls&gt;&lt;related-urls&gt;&lt;url&gt;http://www.ncbi.nlm.nih.gov/pubmed/9800273&lt;/url&gt;&lt;/related-urls&gt;&lt;/urls&gt;&lt;electronic-resource-num&gt;10.1038/sj.sc.3100687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0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191D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rm cycling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545B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152E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5 ± 2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7442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FA31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6-C8</w:t>
            </w:r>
          </w:p>
        </w:tc>
        <w:tc>
          <w:tcPr>
            <w:tcW w:w="26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1092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ase controlled study</w:t>
            </w:r>
          </w:p>
        </w:tc>
        <w:tc>
          <w:tcPr>
            <w:tcW w:w="263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97F9A" w14:textId="00C99F2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 - Cervical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10DA3" w14:textId="03A7A555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78 ± 0.07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5119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No changes in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ervicals</w:t>
            </w:r>
            <w:proofErr w:type="spellEnd"/>
          </w:p>
        </w:tc>
      </w:tr>
      <w:tr w:rsidR="00C46A36" w:rsidRPr="00276835" w14:paraId="271E0F8B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AB84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C7B5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3D8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A31D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1 ± 4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5E18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0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A30F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7 - T11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56FB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rm cycling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C70BE" w14:textId="51EBB97E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eak VO2, L/min - Thoracic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DDCA6" w14:textId="4688A826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37 ± 0.0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6ABE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28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 xml:space="preserve">P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.001</w:t>
            </w:r>
          </w:p>
        </w:tc>
      </w:tr>
      <w:tr w:rsidR="00C46A36" w:rsidRPr="00276835" w14:paraId="6B861665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711A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DECF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7C43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097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04BC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85A2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8497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-rebreathing method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6267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ubmax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CO - Cervica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EF986" w14:textId="3D6E7BAC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.5 ± 0.6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7766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6.8 ± 1.2</w:t>
            </w:r>
          </w:p>
        </w:tc>
      </w:tr>
      <w:tr w:rsidR="00C46A36" w:rsidRPr="00276835" w14:paraId="1DDD65D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61DE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5C81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AC5E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7AA0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1B5D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9CBE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02BB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AF5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ubmax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CO - Thoracic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BF745" w14:textId="528B56A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.3 ± 0.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9CF9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395184C3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8B35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5AA7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A3D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AF02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BD78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7CA8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091C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4594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ubmax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SV - Cervica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0D8A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0 ± 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5120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↑ to 69 ± 14</w:t>
            </w:r>
          </w:p>
        </w:tc>
      </w:tr>
      <w:tr w:rsidR="00C46A36" w:rsidRPr="00276835" w14:paraId="1EC07555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F0E1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ACA61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6C34A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2D511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8C0E4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0CCBD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52F45E9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DE2AF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ubmax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SV - Thoracic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220FB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2 ± 4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C24AE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7D275453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2098E" w14:textId="7A84851B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D.E. Rossi, 2014</w:t>
            </w:r>
            <w:hyperlink w:anchor="_ENREF_68" w:tooltip="G, 2014 #192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HPC9BdXRob3I+PFllYXI+MjAxNDwvWWVhcj48UmVjTnVt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HPC9BdXRob3I+PFllYXI+MjAxNDwvWWVhcj48UmVjTnVt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68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577F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edentary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7D70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9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03BD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1 ± 1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5B32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  ±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1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7A52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T12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8BBD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ross-sectional analysis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AF0B0" w14:textId="33E8B08B" w:rsidR="00C46A36" w:rsidRPr="00276835" w:rsidRDefault="00276835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V</w:t>
            </w:r>
            <w:r w:rsidR="00C46A36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051A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1.2  ±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2.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9329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gt; 15% in athletes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066B768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AE34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DB64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thletes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7282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9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B150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9 ± 1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2EA1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 ± 1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A41F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T12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0F4D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gt; 1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y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sport practice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D0BB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V end-diastolic diameter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6FC7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4.6 ± 0.7</w:t>
            </w:r>
          </w:p>
        </w:tc>
        <w:tc>
          <w:tcPr>
            <w:tcW w:w="22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12A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gt; 7% in athletes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12A3211D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F213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9909D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1BBAC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D8275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69713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A4C6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/B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C23FC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chocardi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154A6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V end-systolic diameter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D4F3C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8.0 ± 0.6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987A9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gt; 8% in athletes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2653968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A027F" w14:textId="4AF30AD9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Gibbons, 2016</w:t>
            </w:r>
            <w:hyperlink w:anchor="_ENREF_58" w:tooltip="Gibbons, 2016 #199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HaWJib25zPC9BdXRob3I+PFllYXI+MjAxNjwvWWVhcj48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HaWJib25zPC9BdXRob3I+PFllYXI+MjAxNjwvWWVhcj48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58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E750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-rowing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BDAB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37F0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2 ± 5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CAE0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 ± 7</w:t>
            </w:r>
          </w:p>
        </w:tc>
        <w:tc>
          <w:tcPr>
            <w:tcW w:w="122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FDC3E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T10</w:t>
            </w:r>
          </w:p>
        </w:tc>
        <w:tc>
          <w:tcPr>
            <w:tcW w:w="26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20C1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7135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DDEE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97 ± 0.22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D05C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11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0B0EBDD3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2C72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01F8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5720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3578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25EC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A54E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-B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8EC21" w14:textId="2948C393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8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77445" w14:textId="512CD72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Peak 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R, b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4637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51 ± 7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7C0D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8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1CD0B3D5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4EB7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A2DB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7A3A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D70D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FC78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60F1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E7E3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Doppler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BC92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V mass, g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1F06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10 ± 6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19C9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7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1E84909D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FB29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33E3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7C63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CD35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4D83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7C2E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DA4C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chocardi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69C3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DV, 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2C4F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5 ± 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BF8C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40%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1DCEF000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C9D1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3753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3999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8FA7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CBC2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B352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3053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BE5F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SV, 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256E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8 ± 5</w:t>
            </w:r>
          </w:p>
        </w:tc>
        <w:tc>
          <w:tcPr>
            <w:tcW w:w="22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BABE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25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3D0E90C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D9E82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AAC8F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ECDEE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2F698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1442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D1702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C8610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3F5A3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Diastolic function (E/A)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75599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38 ± 0.05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B76F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9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399CC785" w14:textId="77777777" w:rsidTr="00125001">
        <w:trPr>
          <w:trHeight w:val="440"/>
        </w:trPr>
        <w:tc>
          <w:tcPr>
            <w:tcW w:w="3536" w:type="dxa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4257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val="en-US" w:eastAsia="fr-FR"/>
              </w:rPr>
              <w:t>Thoracic injuries</w:t>
            </w: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43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E088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A8CE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C033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99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3F62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55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7E1C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69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E844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110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5C64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297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5536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</w:tr>
      <w:tr w:rsidR="00C46A36" w:rsidRPr="00276835" w14:paraId="3F8CB547" w14:textId="77777777" w:rsidTr="00125001">
        <w:trPr>
          <w:trHeight w:val="330"/>
        </w:trPr>
        <w:tc>
          <w:tcPr>
            <w:tcW w:w="153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F08F7" w14:textId="4D63D92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Gates, 2002*</w:t>
            </w:r>
            <w:hyperlink w:anchor="_ENREF_67" w:tooltip="Gates, 2002 #181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HYXRlczwvQXV0aG9yPjxZZWFyPjIwMDI8L1llYXI+PFJl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HYXRlczwvQXV0aG9yPjxZZWFyPjIwMDI8L1llYXI+PFJl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67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7C8C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ower</w:t>
            </w:r>
          </w:p>
        </w:tc>
        <w:tc>
          <w:tcPr>
            <w:tcW w:w="42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EDE2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1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D3FC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5 ± 7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5A02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-24</w:t>
            </w:r>
          </w:p>
        </w:tc>
        <w:tc>
          <w:tcPr>
            <w:tcW w:w="12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E85C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1-T10</w:t>
            </w:r>
          </w:p>
        </w:tc>
        <w:tc>
          <w:tcPr>
            <w:tcW w:w="266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AE522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ross-sectional analysis</w:t>
            </w:r>
          </w:p>
        </w:tc>
        <w:tc>
          <w:tcPr>
            <w:tcW w:w="263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23A2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all thickness, cm</w:t>
            </w:r>
          </w:p>
        </w:tc>
        <w:tc>
          <w:tcPr>
            <w:tcW w:w="127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D7C1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0.83 </w:t>
            </w: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±  0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.10</w:t>
            </w:r>
          </w:p>
        </w:tc>
        <w:tc>
          <w:tcPr>
            <w:tcW w:w="22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DCEA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nd to ↑ in whole group</w:t>
            </w:r>
          </w:p>
        </w:tc>
      </w:tr>
      <w:tr w:rsidR="00C46A36" w:rsidRPr="00276835" w14:paraId="333EDFD4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346E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2D04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ndurance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DD40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C7B1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0 ± 9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A298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-18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8A8B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4-L1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C570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Doppler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49C3C" w14:textId="21A51326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V mass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g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A961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highlight w:val="yellow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64 ± 66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BF62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end to ↑ in whole group</w:t>
            </w:r>
          </w:p>
        </w:tc>
      </w:tr>
      <w:tr w:rsidR="00C46A36" w:rsidRPr="00276835" w14:paraId="51AB0A8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DA18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CBA0C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edentary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2A94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843C1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9 ± 6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01320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-16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E8952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1-T4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ADC60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chocardi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9255A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DBFF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EA32C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≠ between groups</w:t>
            </w:r>
          </w:p>
        </w:tc>
      </w:tr>
      <w:tr w:rsidR="00C46A36" w:rsidRPr="00276835" w14:paraId="44777558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EEDA0" w14:textId="37B63345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Maggioni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2012</w:t>
            </w:r>
            <w:hyperlink w:anchor="_ENREF_64" w:tooltip="Maggioni, 2012 #182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Maggioni&lt;/Author&gt;&lt;Year&gt;2012&lt;/Year&gt;&lt;RecNum&gt;182&lt;/RecNum&gt;&lt;DisplayText&gt;&lt;style face="superscript"&gt;64&lt;/style&gt;&lt;/DisplayText&gt;&lt;record&gt;&lt;rec-number&gt;182&lt;/rec-number&gt;&lt;foreign-keys&gt;&lt;key app="EN" db-id="ed2ttx50os5dttevad75d5xf9wxs2za225z9" timestamp="1591290607"&gt;182&lt;/key&gt;&lt;/foreign-keys&gt;&lt;ref-type name="Journal Article"&gt;17&lt;/ref-type&gt;&lt;contributors&gt;&lt;authors&gt;&lt;author&gt;Maggioni, M. A.&lt;/author&gt;&lt;author&gt;Ferratini, M.&lt;/author&gt;&lt;author&gt;Pezzano, A.&lt;/author&gt;&lt;author&gt;Heyman, J. E.&lt;/author&gt;&lt;author&gt;Agnello, L.&lt;/author&gt;&lt;author&gt;Veicsteinas, A.&lt;/author&gt;&lt;author&gt;Merati, G.&lt;/author&gt;&lt;/authors&gt;&lt;/contributors&gt;&lt;auth-address&gt;Department of Sport Sciences, Nutrition and Health, University of Milan, Milan, Italy.&lt;/auth-address&gt;&lt;titles&gt;&lt;title&gt;Heart adaptations to long-term aerobic training in paraplegic subjects: an echocardiographic study&lt;/title&gt;&lt;secondary-title&gt;Spinal Cord&lt;/secondary-title&gt;&lt;/titles&gt;&lt;pages&gt;538-42&lt;/pages&gt;&lt;volume&gt;50&lt;/volume&gt;&lt;number&gt;7&lt;/number&gt;&lt;edition&gt;2012/01/25&lt;/edition&gt;&lt;keywords&gt;&lt;keyword&gt;Adaptation, Physiological&lt;/keyword&gt;&lt;keyword&gt;Adult&lt;/keyword&gt;&lt;keyword&gt;Echocardiography/methods&lt;/keyword&gt;&lt;keyword&gt;*Exercise&lt;/keyword&gt;&lt;keyword&gt;Heart Ventricles/diagnostic imaging/*physiopathology&lt;/keyword&gt;&lt;keyword&gt;Humans&lt;/keyword&gt;&lt;keyword&gt;Male&lt;/keyword&gt;&lt;keyword&gt;Paraplegia/etiology/*physiopathology/rehabilitation&lt;/keyword&gt;&lt;keyword&gt;*Physical Endurance&lt;/keyword&gt;&lt;keyword&gt;Spinal Cord Injuries/complications/*physiopathology/rehabilitation&lt;/keyword&gt;&lt;keyword&gt;Stroke Volume&lt;/keyword&gt;&lt;keyword&gt;*Ventricular Function, Left&lt;/keyword&gt;&lt;/keywords&gt;&lt;dates&gt;&lt;year&gt;2012&lt;/year&gt;&lt;pub-dates&gt;&lt;date&gt;Jul&lt;/date&gt;&lt;/pub-dates&gt;&lt;/dates&gt;&lt;isbn&gt;1476-5624 (Electronic)&amp;#xD;1362-4393 (Linking)&lt;/isbn&gt;&lt;accession-num&gt;22270194&lt;/accession-num&gt;&lt;urls&gt;&lt;related-urls&gt;&lt;url&gt;http://www.ncbi.nlm.nih.gov/pubmed/22270194&lt;/url&gt;&lt;/related-urls&gt;&lt;/urls&gt;&lt;electronic-resource-num&gt;10.1038/sc.2011.189&amp;#xD;sc2011189 [pii]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64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EE92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ndurance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2F7F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0DD6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3 ± 7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9DA3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A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5FD4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1–L1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2393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ross-sectional analysis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A34E6" w14:textId="6A5816D2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kg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C125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3.3 ± 3.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7F1E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gt; 61% in trained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01</w:t>
            </w:r>
          </w:p>
        </w:tc>
      </w:tr>
      <w:tr w:rsidR="00C46A36" w:rsidRPr="00276835" w14:paraId="17355024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D8FA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DD07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trained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33F4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006D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6 ± 10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299A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E779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1–L3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D908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5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y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/ 3-5h 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D596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IVST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B117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.6 ± 0.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9EEA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gt;18% in trained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1</w:t>
            </w:r>
          </w:p>
        </w:tc>
      </w:tr>
      <w:tr w:rsidR="00C46A36" w:rsidRPr="00276835" w14:paraId="1A52EA6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035E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04A3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CDA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6BA7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C4C4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84DC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DF99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chocardi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D8F7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osterior wall thickness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4BD9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.4 ± 1.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B088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≠ in trained</w:t>
            </w:r>
          </w:p>
        </w:tc>
      </w:tr>
      <w:tr w:rsidR="00C46A36" w:rsidRPr="00276835" w14:paraId="1037208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63BB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DC95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15A1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9A4E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72FF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8FE7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6D0F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B038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V mass, g/m2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3E2B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6.3 ± 17.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D133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gt; 48% in trained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1</w:t>
            </w:r>
          </w:p>
        </w:tc>
      </w:tr>
      <w:tr w:rsidR="00C46A36" w:rsidRPr="00276835" w14:paraId="13E78E7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815C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97CC8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8F40F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BB6A3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E5B15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D0504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3A3DA0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F0278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/A ratio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28DF2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64 ± 0.8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0599B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 ≠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in trained</w:t>
            </w:r>
          </w:p>
        </w:tc>
      </w:tr>
      <w:tr w:rsidR="00C46A36" w:rsidRPr="00276835" w14:paraId="15D74AD6" w14:textId="77777777" w:rsidTr="00125001">
        <w:trPr>
          <w:trHeight w:val="330"/>
        </w:trPr>
        <w:tc>
          <w:tcPr>
            <w:tcW w:w="15309" w:type="dxa"/>
            <w:gridSpan w:val="19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1953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Cs/>
                <w:i/>
                <w:color w:val="0070C0"/>
                <w:lang w:val="en-US" w:eastAsia="fr-FR"/>
              </w:rPr>
              <w:t>Autonomic function</w:t>
            </w:r>
          </w:p>
        </w:tc>
      </w:tr>
      <w:tr w:rsidR="00C46A36" w:rsidRPr="00276835" w14:paraId="73AAB0D6" w14:textId="77777777" w:rsidTr="00125001">
        <w:trPr>
          <w:trHeight w:val="330"/>
        </w:trPr>
        <w:tc>
          <w:tcPr>
            <w:tcW w:w="153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EA903" w14:textId="4446195B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Bloomfield, 1994</w:t>
            </w:r>
            <w:hyperlink w:anchor="_ENREF_39" w:tooltip="Bloomfield, 1994 #279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Bloomfield&lt;/Author&gt;&lt;Year&gt;1994&lt;/Year&gt;&lt;RecNum&gt;279&lt;/RecNum&gt;&lt;DisplayText&gt;&lt;style face="superscript"&gt;39&lt;/style&gt;&lt;/DisplayText&gt;&lt;record&gt;&lt;rec-number&gt;279&lt;/rec-number&gt;&lt;foreign-keys&gt;&lt;key app="EN" db-id="ed2ttx50os5dttevad75d5xf9wxs2za225z9" timestamp="1591324626"&gt;279&lt;/key&gt;&lt;/foreign-keys&gt;&lt;ref-type name="Journal Article"&gt;17&lt;/ref-type&gt;&lt;contributors&gt;&lt;authors&gt;&lt;author&gt;Bloomfield, S. A.&lt;/author&gt;&lt;author&gt;Jackson, R. D.&lt;/author&gt;&lt;author&gt;Mysiw, W. J.&lt;/author&gt;&lt;/authors&gt;&lt;/contributors&gt;&lt;auth-address&gt;Exercise Physiology Laboratory, School of HPER, Ohio State University, Columbus 43210.&lt;/auth-address&gt;&lt;titles&gt;&lt;title&gt;Catecholamine response to exercise and training in individuals with spinal cord injury&lt;/title&gt;&lt;secondary-title&gt;Med Sci Sports Exerc&lt;/secondary-title&gt;&lt;/titles&gt;&lt;pages&gt;1213-9&lt;/pages&gt;&lt;volume&gt;26&lt;/volume&gt;&lt;number&gt;10&lt;/number&gt;&lt;edition&gt;1994/10/01&lt;/edition&gt;&lt;keywords&gt;&lt;keyword&gt;Adult&lt;/keyword&gt;&lt;keyword&gt;Chromatography, High Pressure Liquid&lt;/keyword&gt;&lt;keyword&gt;Electric Stimulation&lt;/keyword&gt;&lt;keyword&gt;Epinephrine/*blood&lt;/keyword&gt;&lt;keyword&gt;Exercise/*physiology&lt;/keyword&gt;&lt;keyword&gt;Exercise Test&lt;/keyword&gt;&lt;keyword&gt;Exercise Therapy&lt;/keyword&gt;&lt;keyword&gt;Female&lt;/keyword&gt;&lt;keyword&gt;Heart Rate/physiology&lt;/keyword&gt;&lt;keyword&gt;Humans&lt;/keyword&gt;&lt;keyword&gt;Male&lt;/keyword&gt;&lt;keyword&gt;Muscle Contraction/physiology&lt;/keyword&gt;&lt;keyword&gt;Norepinephrine/*blood&lt;/keyword&gt;&lt;keyword&gt;Oxygen Consumption/physiology&lt;/keyword&gt;&lt;keyword&gt;Paraplegia/blood/physiopathology/rehabilitation&lt;/keyword&gt;&lt;keyword&gt;Physical Endurance/physiology&lt;/keyword&gt;&lt;keyword&gt;Physical Exertion/*physiology&lt;/keyword&gt;&lt;keyword&gt;Quadriplegia/blood/physiopathology/rehabilitation&lt;/keyword&gt;&lt;keyword&gt;Rest/physiology&lt;/keyword&gt;&lt;keyword&gt;Spinal Cord Injuries/*blood/physiopathology/rehabilitation&lt;/keyword&gt;&lt;/keywords&gt;&lt;dates&gt;&lt;year&gt;1994&lt;/year&gt;&lt;pub-dates&gt;&lt;date&gt;Oct&lt;/date&gt;&lt;/pub-dates&gt;&lt;/dates&gt;&lt;isbn&gt;0195-9131 (Print)&amp;#xD;0195-9131 (Linking)&lt;/isbn&gt;&lt;accession-num&gt;7799764&lt;/accession-num&gt;&lt;urls&gt;&lt;related-urls&gt;&lt;url&gt;http://www.ncbi.nlm.nih.gov/pubmed/7799764&lt;/url&gt;&lt;/related-urls&gt;&lt;/urls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9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6DDE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-cycling</w:t>
            </w:r>
          </w:p>
        </w:tc>
        <w:tc>
          <w:tcPr>
            <w:tcW w:w="42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C1D5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F846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8 ± 2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63FE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 ± 1</w:t>
            </w:r>
          </w:p>
        </w:tc>
        <w:tc>
          <w:tcPr>
            <w:tcW w:w="12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F33E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-T7</w:t>
            </w:r>
          </w:p>
        </w:tc>
        <w:tc>
          <w:tcPr>
            <w:tcW w:w="266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6DF7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6A03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</w:t>
            </w:r>
          </w:p>
        </w:tc>
        <w:tc>
          <w:tcPr>
            <w:tcW w:w="127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CE6E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72 ± 0.1</w:t>
            </w:r>
          </w:p>
        </w:tc>
        <w:tc>
          <w:tcPr>
            <w:tcW w:w="22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2D0A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6DAEC89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F07B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7C8A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8978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A54C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4749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8EA0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77C2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atecholamine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24A5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Resting EPI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ol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9EC1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63 ± 3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28F4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80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5576EC8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14A9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7CD6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F27D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7DA5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00BC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0B8C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D317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04CA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Exercise NE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ol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A28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350 ± 610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3D09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700B575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CDA8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90F1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4C43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E84A2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724BC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D3052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9E23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E9310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Exercise EPI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ol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0A9E7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10 ± 293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6E8C5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1E773C05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1E3F0" w14:textId="48B2A0A2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Dito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JAP 2005</w:t>
            </w:r>
            <w:hyperlink w:anchor="_ENREF_37" w:tooltip="Ditor, 2005 #202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Ditor&lt;/Author&gt;&lt;Year&gt;2005&lt;/Year&gt;&lt;RecNum&gt;202&lt;/RecNum&gt;&lt;DisplayText&gt;&lt;style face="superscript"&gt;37&lt;/style&gt;&lt;/DisplayText&gt;&lt;record&gt;&lt;rec-number&gt;202&lt;/rec-number&gt;&lt;foreign-keys&gt;&lt;key app="EN" db-id="ed2ttx50os5dttevad75d5xf9wxs2za225z9" timestamp="1591291130"&gt;202&lt;/key&gt;&lt;/foreign-keys&gt;&lt;ref-type name="Journal Article"&gt;17&lt;/ref-type&gt;&lt;contributors&gt;&lt;authors&gt;&lt;author&gt;Ditor, D. S.&lt;/author&gt;&lt;author&gt;Kamath, M. V.&lt;/author&gt;&lt;author&gt;MacDonald, M. J.&lt;/author&gt;&lt;author&gt;Bugaresti, J.&lt;/author&gt;&lt;author&gt;McCartney, N.&lt;/author&gt;&lt;author&gt;Hicks, A. L.&lt;/author&gt;&lt;/authors&gt;&lt;/contributors&gt;&lt;auth-address&gt;Dept. of Kinesiology, McMaster Univ., 1280 Main St. West, Hamilton, Ontario, Canada L8S 4K1. dditor@uwo.ca&lt;/auth-address&gt;&lt;titles&gt;&lt;title&gt;Effects of body weight-supported treadmill training on heart rate variability and blood pressure variability in individuals with spinal cord injury&lt;/title&gt;&lt;secondary-title&gt;J Appl Physiol (1985)&lt;/secondary-title&gt;&lt;/titles&gt;&lt;pages&gt;1519-25&lt;/pages&gt;&lt;volume&gt;98&lt;/volume&gt;&lt;number&gt;4&lt;/number&gt;&lt;edition&gt;2004/11/26&lt;/edition&gt;&lt;keywords&gt;&lt;keyword&gt;Adult&lt;/keyword&gt;&lt;keyword&gt;*Blood Pressure&lt;/keyword&gt;&lt;keyword&gt;Body Weight&lt;/keyword&gt;&lt;keyword&gt;Cervical Vertebrae/injuries&lt;/keyword&gt;&lt;keyword&gt;Exercise Test&lt;/keyword&gt;&lt;keyword&gt;Exercise Therapy/*methods&lt;/keyword&gt;&lt;keyword&gt;Female&lt;/keyword&gt;&lt;keyword&gt;*Heart Rate&lt;/keyword&gt;&lt;keyword&gt;Humans&lt;/keyword&gt;&lt;keyword&gt;Male&lt;/keyword&gt;&lt;keyword&gt;*Physical Exertion&lt;/keyword&gt;&lt;keyword&gt;Spinal Cord Injuries/diagnosis/*physiopathology/*rehabilitation&lt;/keyword&gt;&lt;keyword&gt;*Weight-Bearing&lt;/keyword&gt;&lt;/keywords&gt;&lt;dates&gt;&lt;year&gt;2005&lt;/year&gt;&lt;pub-dates&gt;&lt;date&gt;Apr&lt;/date&gt;&lt;/pub-dates&gt;&lt;/dates&gt;&lt;isbn&gt;8750-7587 (Print)&amp;#xD;0161-7567 (Linking)&lt;/isbn&gt;&lt;accession-num&gt;15563629&lt;/accession-num&gt;&lt;urls&gt;&lt;related-urls&gt;&lt;url&gt;http://www.ncbi.nlm.nih.gov/pubmed/15563629&lt;/url&gt;&lt;/related-urls&gt;&lt;/urls&gt;&lt;electronic-resource-num&gt;01004.2004 [pii]&amp;#xD;10.1152/japplphysiol.01004.2004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7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277D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WSTT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BF3C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40B8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7.6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C46D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.6 ± 7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764E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–C5</w:t>
            </w:r>
          </w:p>
        </w:tc>
        <w:tc>
          <w:tcPr>
            <w:tcW w:w="266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57AD5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2BDC1" w14:textId="5700A7CF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R b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6370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1.9 ± 6.9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AF8C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10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1937632E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64F2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8568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B4E9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27B0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7822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9209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B-C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B4BF9D" w14:textId="6783B431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24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15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7B3B0" w14:textId="74BD8865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 HRV (0.04-0.15 Hz) b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555F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894 ± 81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05F5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13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32DC6E9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4A0D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C579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907E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1372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CE3C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A12C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ED72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0'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inapres</w:t>
            </w:r>
            <w:proofErr w:type="spellEnd"/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FAC03" w14:textId="7FF77D58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F HRV (0.15-0.40 Hz) b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6AA3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493 ± 147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C992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228B93E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AA51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D2DB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F99B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8482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5287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DE8F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045F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911E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-to-HF ratio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1EBA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23 ± 0.47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AE40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19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2C504C0B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5BBD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4066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6EC2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E26E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72F2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7E7D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52D2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2A83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 SBP (0.04-0.15 Hz) mmHg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BCE1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83.1 ± 46.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D7A0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14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1</w:t>
            </w:r>
          </w:p>
        </w:tc>
      </w:tr>
      <w:tr w:rsidR="00C46A36" w:rsidRPr="00276835" w14:paraId="774D2FC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21DA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7AF4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D534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007BA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4534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B27E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5A3D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0ABB61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 DBP (0.15-0.40 Hz) mmHg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76612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91.0 ± 26.4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7A279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3DB6511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DFAE5" w14:textId="3B6E81E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Dito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SC 2005</w:t>
            </w:r>
            <w:hyperlink w:anchor="_ENREF_38" w:tooltip="Ditor, 2005 #244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Ditor&lt;/Author&gt;&lt;Year&gt;2005&lt;/Year&gt;&lt;RecNum&gt;244&lt;/RecNum&gt;&lt;DisplayText&gt;&lt;style face="superscript"&gt;38&lt;/style&gt;&lt;/DisplayText&gt;&lt;record&gt;&lt;rec-number&gt;244&lt;/rec-number&gt;&lt;foreign-keys&gt;&lt;key app="EN" db-id="ed2ttx50os5dttevad75d5xf9wxs2za225z9" timestamp="1591297134"&gt;244&lt;/key&gt;&lt;/foreign-keys&gt;&lt;ref-type name="Journal Article"&gt;17&lt;/ref-type&gt;&lt;contributors&gt;&lt;authors&gt;&lt;author&gt;Ditor, D. S.&lt;/author&gt;&lt;author&gt;Macdonald, M. J.&lt;/author&gt;&lt;author&gt;Kamath, M. V.&lt;/author&gt;&lt;author&gt;Bugaresti, J.&lt;/author&gt;&lt;author&gt;Adams, M.&lt;/author&gt;&lt;author&gt;McCartney, N.&lt;/author&gt;&lt;author&gt;Hicks, A. L.&lt;/author&gt;&lt;/authors&gt;&lt;/contributors&gt;&lt;auth-address&gt;Department of Kinesiology, McMaster University, Hamilton, Ontario, Canada.&lt;/auth-address&gt;&lt;titles&gt;&lt;title&gt;The effects of body-weight supported treadmill training on cardiovascular regulation in individuals with motor-complete SCI&lt;/title&gt;&lt;secondary-title&gt;Spinal Cord&lt;/secondary-title&gt;&lt;/titles&gt;&lt;pages&gt;664-73&lt;/pages&gt;&lt;volume&gt;43&lt;/volume&gt;&lt;number&gt;11&lt;/number&gt;&lt;edition&gt;2005/06/22&lt;/edition&gt;&lt;keywords&gt;&lt;keyword&gt;Adult&lt;/keyword&gt;&lt;keyword&gt;Analysis of Variance&lt;/keyword&gt;&lt;keyword&gt;Blood Pressure/physiology&lt;/keyword&gt;&lt;keyword&gt;Body Size&lt;/keyword&gt;&lt;keyword&gt;Body Weight/*physiology&lt;/keyword&gt;&lt;keyword&gt;Cardiovascular System/*physiopathology&lt;/keyword&gt;&lt;keyword&gt;Exercise Test/methods&lt;/keyword&gt;&lt;keyword&gt;*Exercise Therapy&lt;/keyword&gt;&lt;keyword&gt;Female&lt;/keyword&gt;&lt;keyword&gt;Heart Rate/physiology&lt;/keyword&gt;&lt;keyword&gt;Humans&lt;/keyword&gt;&lt;keyword&gt;Male&lt;/keyword&gt;&lt;keyword&gt;Middle Aged&lt;/keyword&gt;&lt;keyword&gt;Spinal Cord Injuries/*physiopathology/*rehabilitation&lt;/keyword&gt;&lt;/keywords&gt;&lt;dates&gt;&lt;year&gt;2005&lt;/year&gt;&lt;pub-dates&gt;&lt;date&gt;Nov&lt;/date&gt;&lt;/pub-dates&gt;&lt;/dates&gt;&lt;isbn&gt;1362-4393 (Print)&amp;#xD;1362-4393 (Linking)&lt;/isbn&gt;&lt;accession-num&gt;15968298&lt;/accession-num&gt;&lt;urls&gt;&lt;related-urls&gt;&lt;url&gt;http://www.ncbi.nlm.nih.gov/pubmed/15968298&lt;/url&gt;&lt;/related-urls&gt;&lt;/urls&gt;&lt;electronic-resource-num&gt;3101785 [pii]&amp;#xD;10.1038/sj.sc.3101785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8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EFFB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WSTT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568E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7043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7 ± 15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9B42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.6 ± 9.4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0436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T12</w:t>
            </w:r>
          </w:p>
        </w:tc>
        <w:tc>
          <w:tcPr>
            <w:tcW w:w="266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5E7E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FAACB" w14:textId="1E022BE9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R b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807F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1.9 ± 9.7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6368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0CCF0D4B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2228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40F0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0716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B66A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E777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A567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4EB14" w14:textId="42A4BB2E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6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15-60 min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B26C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 HRV (0.04-0.15 Hz) b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C335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302 ± 125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AFC5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52275038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DA38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65A9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F0F4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9F34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5E42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E500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52298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0'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inapres</w:t>
            </w:r>
            <w:proofErr w:type="spellEnd"/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F6D2B" w14:textId="377193A9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F HRV (0.15-0.40 Hz) b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BD7A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647 ± 66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CCAA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02FECF7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D4F6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B30A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7410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F67DC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4381F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DE090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CF44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055F5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/HF ratio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26F12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45  ±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 0.44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FF5F7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3DACF3D0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AFE80" w14:textId="2EA8AA21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Millar, 2009</w:t>
            </w:r>
            <w:hyperlink w:anchor="_ENREF_40" w:tooltip="Millar, 2009 #280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Millar&lt;/Author&gt;&lt;Year&gt;2009&lt;/Year&gt;&lt;RecNum&gt;280&lt;/RecNum&gt;&lt;DisplayText&gt;&lt;style face="superscript"&gt;40&lt;/style&gt;&lt;/DisplayText&gt;&lt;record&gt;&lt;rec-number&gt;280&lt;/rec-number&gt;&lt;foreign-keys&gt;&lt;key app="EN" db-id="ed2ttx50os5dttevad75d5xf9wxs2za225z9" timestamp="1591324752"&gt;280&lt;/key&gt;&lt;/foreign-keys&gt;&lt;ref-type name="Journal Article"&gt;17&lt;/ref-type&gt;&lt;contributors&gt;&lt;authors&gt;&lt;author&gt;Millar, P. J.&lt;/author&gt;&lt;author&gt;Rakobowchuk, M.&lt;/author&gt;&lt;author&gt;Adams, M. M.&lt;/author&gt;&lt;author&gt;Hicks, A. L.&lt;/author&gt;&lt;author&gt;McCartney, N.&lt;/author&gt;&lt;author&gt;MacDonald, M. J.&lt;/author&gt;&lt;/authors&gt;&lt;/contributors&gt;&lt;auth-address&gt;Department of Kinesiology, McMaster University, 1280 Main Street W., Hamilton, Ontario, Canada. millarpj@mcmaster.ca&lt;/auth-address&gt;&lt;titles&gt;&lt;title&gt;Effects of short-term training on heart rate dynamics in individuals with spinal cord injury&lt;/title&gt;&lt;secondary-title&gt;Auton Neurosci&lt;/secondary-title&gt;&lt;/titles&gt;&lt;pages&gt;116-21&lt;/pages&gt;&lt;volume&gt;150&lt;/volume&gt;&lt;number&gt;1-2&lt;/number&gt;&lt;edition&gt;2009/05/02&lt;/edition&gt;&lt;keywords&gt;&lt;keyword&gt;Adult&lt;/keyword&gt;&lt;keyword&gt;Analysis of Variance&lt;/keyword&gt;&lt;keyword&gt;Cross-Over Studies&lt;/keyword&gt;&lt;keyword&gt;Entropy&lt;/keyword&gt;&lt;keyword&gt;Exercise Test/methods&lt;/keyword&gt;&lt;keyword&gt;Exercise Therapy/*methods&lt;/keyword&gt;&lt;keyword&gt;Female&lt;/keyword&gt;&lt;keyword&gt;Heart Rate/*physiology&lt;/keyword&gt;&lt;keyword&gt;Humans&lt;/keyword&gt;&lt;keyword&gt;Male&lt;/keyword&gt;&lt;keyword&gt;Middle Aged&lt;/keyword&gt;&lt;keyword&gt;*Nonlinear Dynamics&lt;/keyword&gt;&lt;keyword&gt;Spinal Cord Injuries/*physiopathology/*rehabilitation&lt;/keyword&gt;&lt;keyword&gt;Supine Position&lt;/keyword&gt;&lt;keyword&gt;Time Factors&lt;/keyword&gt;&lt;keyword&gt;Weight-Bearing/physiology&lt;/keyword&gt;&lt;keyword&gt;Young Adult&lt;/keyword&gt;&lt;/keywords&gt;&lt;dates&gt;&lt;year&gt;2009&lt;/year&gt;&lt;pub-dates&gt;&lt;date&gt;Oct 5&lt;/date&gt;&lt;/pub-dates&gt;&lt;/dates&gt;&lt;isbn&gt;1872-7484 (Electronic)&amp;#xD;1566-0702 (Linking)&lt;/isbn&gt;&lt;accession-num&gt;19406691&lt;/accession-num&gt;&lt;urls&gt;&lt;related-urls&gt;&lt;url&gt;http://www.ncbi.nlm.nih.gov/pubmed/19406691&lt;/url&gt;&lt;/related-urls&gt;&lt;/urls&gt;&lt;electronic-resource-num&gt;10.1016/j.autneu.2009.03.012&amp;#xD;S1566-0702(09)00087-3 [pii]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40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2334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WSTT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696F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A13F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7 ± 8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D2D4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.0 ± 4.4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F020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-T10</w:t>
            </w:r>
          </w:p>
        </w:tc>
        <w:tc>
          <w:tcPr>
            <w:tcW w:w="266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D2BA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ross-over stud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02AC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Normalized LF HRV 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562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8.1 ±10.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3D19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4EDC657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2377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7E12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2D4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2C90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767D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7697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-C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5C336" w14:textId="44ADA575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4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EC54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Normalized HF HRV 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4479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1.9 ±10.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F25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743AEED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C93A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9C50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7DF6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3428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CC88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6C54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CC136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5'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inapres</w:t>
            </w:r>
            <w:proofErr w:type="spellEnd"/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06C7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/HF ratio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E17B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.45 ± 1.3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1162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5AE2CD2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99BE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DBE4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8DAA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F9B32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5AC19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C2E4A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B9A9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(breathing 12/min)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F743B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MSSD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EE872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0.1 ± 23.0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C47C5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4679F8B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5A541" w14:textId="3D7108C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Solinsky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2020</w:t>
            </w:r>
            <w:hyperlink w:anchor="_ENREF_15" w:tooltip="Solinsky, 2020 #108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Solinsky&lt;/Author&gt;&lt;Year&gt;2020&lt;/Year&gt;&lt;RecNum&gt;108&lt;/RecNum&gt;&lt;DisplayText&gt;&lt;style face="superscript"&gt;15&lt;/style&gt;&lt;/DisplayText&gt;&lt;record&gt;&lt;rec-number&gt;108&lt;/rec-number&gt;&lt;foreign-keys&gt;&lt;key app="EN" db-id="ed2ttx50os5dttevad75d5xf9wxs2za225z9" timestamp="1589552802"&gt;108&lt;/key&gt;&lt;/foreign-keys&gt;&lt;ref-type name="Journal Article"&gt;17&lt;/ref-type&gt;&lt;contributors&gt;&lt;authors&gt;&lt;author&gt;Solinsky, R.&lt;/author&gt;&lt;author&gt;Vivodtzev, I.&lt;/author&gt;&lt;author&gt;Hamner, J. W.&lt;/author&gt;&lt;author&gt;Taylor, J. A.&lt;/author&gt;&lt;/authors&gt;&lt;/contributors&gt;&lt;auth-address&gt;Cardiovascular Research Laboratory, Spaulding Rehabilitation Hospital, Cambridge, MA, USA. rsolinsky@mgh.harvard.edu.&amp;#xD;Department of Physical Medicine and Rehabilitation, Harvard Medical School, Boston, MA, USA. rsolinsky@mgh.harvard.edu.&amp;#xD;Spaulding Research Institute, Boston, MA, USA. rsolinsky@mgh.harvard.edu.&amp;#xD;Cardiovascular Research Laboratory, Spaulding Rehabilitation Hospital, Cambridge, MA, USA.&amp;#xD;Department of Physical Medicine and Rehabilitation, Harvard Medical School, Boston, MA, USA.&amp;#xD;Spaulding Research Institute, Boston, MA, USA.&lt;/auth-address&gt;&lt;titles&gt;&lt;title&gt;The effect of heart rate variability on blood pressure is augmented in spinal cord injury and is unaltered by exercise training&lt;/title&gt;&lt;secondary-title&gt;Clin Auton Res&lt;/secondary-title&gt;&lt;/titles&gt;&lt;edition&gt;2020/03/14&lt;/edition&gt;&lt;dates&gt;&lt;year&gt;2020&lt;/year&gt;&lt;pub-dates&gt;&lt;date&gt;Mar 12&lt;/date&gt;&lt;/pub-dates&gt;&lt;/dates&gt;&lt;isbn&gt;1619-1560 (Electronic)&amp;#xD;0959-9851 (Linking)&lt;/isbn&gt;&lt;accession-num&gt;32166421&lt;/accession-num&gt;&lt;urls&gt;&lt;related-urls&gt;&lt;url&gt;http://www.ncbi.nlm.nih.gov/pubmed/32166421&lt;/url&gt;&lt;/related-urls&gt;&lt;/urls&gt;&lt;electronic-resource-num&gt;10.1007/s10286-020-00677-2&amp;#xD;10.1007/s10286-020-00677-2 [pii]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15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17A7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-rowing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313F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5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2FA6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0 ± 1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CF01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8 ± 0.1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3CF2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1-T10</w:t>
            </w:r>
          </w:p>
        </w:tc>
        <w:tc>
          <w:tcPr>
            <w:tcW w:w="266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E6CA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andomized controlled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BDF18" w14:textId="686943DE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kg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A890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8.3 ± 1.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81EF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11% vs.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sl</w:t>
            </w:r>
            <w:proofErr w:type="spellEnd"/>
          </w:p>
        </w:tc>
      </w:tr>
      <w:tr w:rsidR="00C46A36" w:rsidRPr="00276835" w14:paraId="7BC9E880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7B41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58D6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ntrol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DC21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7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ADB5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5 ± 1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E932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FBEC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1-T10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74F1B" w14:textId="202CF175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24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</w:t>
            </w:r>
            <w:r w:rsidR="00276835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2x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2A51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 HRV (0.05–0.15 Hz) ms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4148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16 ± 5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39F1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2D9FDB3D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95F7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0913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049F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2782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8277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EDC0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-C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B72D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5'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inapres</w:t>
            </w:r>
            <w:proofErr w:type="spellEnd"/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1D0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F HRV (0.20–0.30 Hz) ms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BB33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82 ± 13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774F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5154730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A780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B2EE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2707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243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3BC4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9BA1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4F23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(breathing 15/min)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C734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F BPV (0.05–0.15 Hz) mmHg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05CF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39 ± 0.1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A48B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6FADFE7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E295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3C45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12FF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A5DE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0C62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F77B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0EA1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083A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F BPV (0.20–0.30 Hz) mmHg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7E36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.23 ± 0.5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BCDA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5BADA12F" w14:textId="77777777" w:rsidTr="00125001">
        <w:trPr>
          <w:trHeight w:val="330"/>
        </w:trPr>
        <w:tc>
          <w:tcPr>
            <w:tcW w:w="15309" w:type="dxa"/>
            <w:gridSpan w:val="19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452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Cs/>
                <w:i/>
                <w:color w:val="0070C0"/>
                <w:lang w:val="en-US" w:eastAsia="fr-FR"/>
              </w:rPr>
              <w:t xml:space="preserve">Cardiovascular function </w:t>
            </w:r>
          </w:p>
        </w:tc>
      </w:tr>
      <w:tr w:rsidR="00C46A36" w:rsidRPr="00276835" w14:paraId="7A07962E" w14:textId="77777777" w:rsidTr="00125001">
        <w:trPr>
          <w:trHeight w:val="440"/>
        </w:trPr>
        <w:tc>
          <w:tcPr>
            <w:tcW w:w="147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D69A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val="en-US" w:eastAsia="fr-FR"/>
              </w:rPr>
              <w:t>Cervical injuries</w:t>
            </w:r>
          </w:p>
        </w:tc>
        <w:tc>
          <w:tcPr>
            <w:tcW w:w="2060" w:type="dxa"/>
            <w:gridSpan w:val="3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A3DD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43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2968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6835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8FAC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99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9157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55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904B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69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5D65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110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B970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297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CAFF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</w:tr>
      <w:tr w:rsidR="00C46A36" w:rsidRPr="00276835" w14:paraId="44DEC3B9" w14:textId="77777777" w:rsidTr="00125001">
        <w:trPr>
          <w:trHeight w:val="330"/>
        </w:trPr>
        <w:tc>
          <w:tcPr>
            <w:tcW w:w="153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961CB" w14:textId="1E5AAF44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Dito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SC 2005</w:t>
            </w:r>
            <w:hyperlink w:anchor="_ENREF_38" w:tooltip="Ditor, 2005 #244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Ditor&lt;/Author&gt;&lt;Year&gt;2005&lt;/Year&gt;&lt;RecNum&gt;244&lt;/RecNum&gt;&lt;DisplayText&gt;&lt;style face="superscript"&gt;38&lt;/style&gt;&lt;/DisplayText&gt;&lt;record&gt;&lt;rec-number&gt;244&lt;/rec-number&gt;&lt;foreign-keys&gt;&lt;key app="EN" db-id="ed2ttx50os5dttevad75d5xf9wxs2za225z9" timestamp="1591297134"&gt;244&lt;/key&gt;&lt;/foreign-keys&gt;&lt;ref-type name="Journal Article"&gt;17&lt;/ref-type&gt;&lt;contributors&gt;&lt;authors&gt;&lt;author&gt;Ditor, D. S.&lt;/author&gt;&lt;author&gt;Macdonald, M. J.&lt;/author&gt;&lt;author&gt;Kamath, M. V.&lt;/author&gt;&lt;author&gt;Bugaresti, J.&lt;/author&gt;&lt;author&gt;Adams, M.&lt;/author&gt;&lt;author&gt;McCartney, N.&lt;/author&gt;&lt;author&gt;Hicks, A. L.&lt;/author&gt;&lt;/authors&gt;&lt;/contributors&gt;&lt;auth-address&gt;Department of Kinesiology, McMaster University, Hamilton, Ontario, Canada.&lt;/auth-address&gt;&lt;titles&gt;&lt;title&gt;The effects of body-weight supported treadmill training on cardiovascular regulation in individuals with motor-complete SCI&lt;/title&gt;&lt;secondary-title&gt;Spinal Cord&lt;/secondary-title&gt;&lt;/titles&gt;&lt;pages&gt;664-73&lt;/pages&gt;&lt;volume&gt;43&lt;/volume&gt;&lt;number&gt;11&lt;/number&gt;&lt;edition&gt;2005/06/22&lt;/edition&gt;&lt;keywords&gt;&lt;keyword&gt;Adult&lt;/keyword&gt;&lt;keyword&gt;Analysis of Variance&lt;/keyword&gt;&lt;keyword&gt;Blood Pressure/physiology&lt;/keyword&gt;&lt;keyword&gt;Body Size&lt;/keyword&gt;&lt;keyword&gt;Body Weight/*physiology&lt;/keyword&gt;&lt;keyword&gt;Cardiovascular System/*physiopathology&lt;/keyword&gt;&lt;keyword&gt;Exercise Test/methods&lt;/keyword&gt;&lt;keyword&gt;*Exercise Therapy&lt;/keyword&gt;&lt;keyword&gt;Female&lt;/keyword&gt;&lt;keyword&gt;Heart Rate/physiology&lt;/keyword&gt;&lt;keyword&gt;Humans&lt;/keyword&gt;&lt;keyword&gt;Male&lt;/keyword&gt;&lt;keyword&gt;Middle Aged&lt;/keyword&gt;&lt;keyword&gt;Spinal Cord Injuries/*physiopathology/*rehabilitation&lt;/keyword&gt;&lt;/keywords&gt;&lt;dates&gt;&lt;year&gt;2005&lt;/year&gt;&lt;pub-dates&gt;&lt;date&gt;Nov&lt;/date&gt;&lt;/pub-dates&gt;&lt;/dates&gt;&lt;isbn&gt;1362-4393 (Print)&amp;#xD;1362-4393 (Linking)&lt;/isbn&gt;&lt;accession-num&gt;15968298&lt;/accession-num&gt;&lt;urls&gt;&lt;related-urls&gt;&lt;url&gt;http://www.ncbi.nlm.nih.gov/pubmed/15968298&lt;/url&gt;&lt;/related-urls&gt;&lt;/urls&gt;&lt;electronic-resource-num&gt;3101785 [pii]&amp;#xD;10.1038/sj.sc.3101785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38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95E9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WSTT</w:t>
            </w:r>
          </w:p>
        </w:tc>
        <w:tc>
          <w:tcPr>
            <w:tcW w:w="42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FC43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8472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7 ± 15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D973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.6 ± 9.4</w:t>
            </w:r>
          </w:p>
        </w:tc>
        <w:tc>
          <w:tcPr>
            <w:tcW w:w="12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E740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T12</w:t>
            </w:r>
          </w:p>
        </w:tc>
        <w:tc>
          <w:tcPr>
            <w:tcW w:w="266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68EC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05EC2" w14:textId="087CA72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moral compliance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</w:t>
            </w:r>
          </w:p>
        </w:tc>
        <w:tc>
          <w:tcPr>
            <w:tcW w:w="127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FF29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07 ± 0.03</w:t>
            </w:r>
          </w:p>
        </w:tc>
        <w:tc>
          <w:tcPr>
            <w:tcW w:w="22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B95C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42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7</w:t>
            </w:r>
          </w:p>
        </w:tc>
      </w:tr>
      <w:tr w:rsidR="00C46A36" w:rsidRPr="00276835" w14:paraId="7F2C3278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7596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DFCB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5D89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220D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2099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6093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C0C46" w14:textId="7737DDF5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6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15-60 min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FA0FD" w14:textId="3125ADA2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m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mHg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FCF4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051B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</w:tr>
      <w:tr w:rsidR="00C46A36" w:rsidRPr="00276835" w14:paraId="769A8C3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926F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9D2C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8542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E1C5B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6B046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95A89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72286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Doppler ultrasound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861A4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AA8AC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9AD99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</w:tr>
      <w:tr w:rsidR="00C46A36" w:rsidRPr="00276835" w14:paraId="2B85AF6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2C8D8" w14:textId="04B4D033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lastRenderedPageBreak/>
              <w:t>Matos-Souza, 2016</w:t>
            </w:r>
            <w:hyperlink w:anchor="_ENREF_41" w:tooltip="Matos-Souza, 2016 #246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NYXRvcy1Tb3V6YTwvQXV0aG9yPjxZZWFyPjIwMTY8L1ll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NYXRvcy1Tb3V6YTwvQXV0aG9yPjxZZWFyPjIwMTY8L1ll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41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FC17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pperbody</w:t>
            </w:r>
            <w:proofErr w:type="spellEnd"/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CBDA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492F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8 ± 2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6419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.1 ± 1.3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F9C2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-T9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6F4B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n randomized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controlled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5E053" w14:textId="2F0B2DD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esting HR, b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BA89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1.4 ± 5.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EA96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in controls only</w:t>
            </w:r>
          </w:p>
        </w:tc>
      </w:tr>
      <w:tr w:rsidR="00C46A36" w:rsidRPr="00276835" w14:paraId="5B2DAB95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609D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50CC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ntrols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8B9B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95F9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3 ± 2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53A5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.6 ± 1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ADEB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T8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EC92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5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y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follow up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8B41E" w14:textId="1AA5CA65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Resting 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V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2A48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1.4 ± 5.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EFA1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281D4BA8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C61C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0B3D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F113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3ABD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3460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2FB0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-B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4E5A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arotid ultrason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B14A7" w14:textId="19F8B6D2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Resting 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4347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.0 ± 0.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DA55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6DDB75E5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C3D5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99C6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2E46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219D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62AB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09D1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8796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6B87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arotid IMT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F88B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74 ± 0.0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CE35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24% in trained only</w:t>
            </w:r>
          </w:p>
        </w:tc>
      </w:tr>
      <w:tr w:rsidR="00C46A36" w:rsidRPr="00276835" w14:paraId="7ECE219D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6D00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6429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4F28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9A2F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E1A8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D62E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6E21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BBD4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CA diameter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A415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.3 ± 0.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95E9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72D31053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C79A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49C3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9D6E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E71FF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2D0E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D4026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6D323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2D1B9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CA resistive index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872F2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82 ± 0.02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284B0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503AAAD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6369E" w14:textId="7141686D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Schreiber, 2018</w:t>
            </w:r>
            <w:hyperlink w:anchor="_ENREF_74" w:tooltip="Schreiber, 2018 #254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TY2hyZWliZXI8L0F1dGhvcj48WWVhcj4yMDE4PC9ZZWFy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=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TY2hyZWliZXI8L0F1dGhvcj48WWVhcj4yMDE4PC9ZZWFy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=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74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A059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thletes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65D6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5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A44E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0 ± 6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2683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.7 ± 4.5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53AC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 to &lt; T6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CEFF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ross-sectional comparison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E7A0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arotid IMT, m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C00D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69 ± 0.10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9D91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lt; 19% in athletes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1</w:t>
            </w:r>
          </w:p>
        </w:tc>
      </w:tr>
      <w:tr w:rsidR="00C46A36" w:rsidRPr="00276835" w14:paraId="12ECB65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8D64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0D89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edentary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1729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6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5057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4 ± 7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0339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.2 ± 3.0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84E6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 to &lt; T6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556F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Athletes: 5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yr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11 h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6BB8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/A ratio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58D9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43 ± 0.3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6191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&gt; 13% in athletes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14</w:t>
            </w:r>
          </w:p>
        </w:tc>
      </w:tr>
      <w:tr w:rsidR="00C46A36" w:rsidRPr="00276835" w14:paraId="0027C006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CB3B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6B06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AE34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DA53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7C59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4C61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13B9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arotid ultrason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7459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m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ratio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5FE8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.7 ± 2.5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3971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≠ in trained</w:t>
            </w:r>
          </w:p>
        </w:tc>
      </w:tr>
      <w:tr w:rsidR="00C46A36" w:rsidRPr="00276835" w14:paraId="140BA7B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E4CE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9A9B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FB6B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2228A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7D9CA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EE94F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D4D43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chocardiograph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D3DB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dipocytokines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96185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-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314AB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 ≠ in trained</w:t>
            </w:r>
          </w:p>
        </w:tc>
      </w:tr>
      <w:tr w:rsidR="00C46A36" w:rsidRPr="00276835" w14:paraId="418D4883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F0163" w14:textId="4B719520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Faulkner, 2019</w:t>
            </w:r>
            <w:hyperlink w:anchor="_ENREF_42" w:tooltip="Faulkner, 2019 #233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Faulkner&lt;/Author&gt;&lt;Year&gt;2019&lt;/Year&gt;&lt;RecNum&gt;233&lt;/RecNum&gt;&lt;DisplayText&gt;&lt;style face="superscript"&gt;42&lt;/style&gt;&lt;/DisplayText&gt;&lt;record&gt;&lt;rec-number&gt;233&lt;/rec-number&gt;&lt;foreign-keys&gt;&lt;key app="EN" db-id="ed2ttx50os5dttevad75d5xf9wxs2za225z9" timestamp="1591296951"&gt;233&lt;/key&gt;&lt;/foreign-keys&gt;&lt;ref-type name="Journal Article"&gt;17&lt;/ref-type&gt;&lt;contributors&gt;&lt;authors&gt;&lt;author&gt;Faulkner, J.&lt;/author&gt;&lt;author&gt;Martinelli, L.&lt;/author&gt;&lt;author&gt;Cook, K.&lt;/author&gt;&lt;author&gt;Stoner, L.&lt;/author&gt;&lt;author&gt;Ryan-Stewart, H.&lt;/author&gt;&lt;author&gt;Paine, E.&lt;/author&gt;&lt;author&gt;Hobbs, H.&lt;/author&gt;&lt;author&gt;Lambrick, D.&lt;/author&gt;&lt;/authors&gt;&lt;/contributors&gt;&lt;auth-address&gt;Department of Sport, Exercise and Health, University of Winchester , Winchester , UK.&amp;#xD;Hobbs Rehabilitation , Winchester , UK.&amp;#xD;School of Sport and Exercise Science, University of North Carolina , Chapel Hill , North Carolina , USA.&amp;#xD;Faculty of Health Sciences, University of Southampton , Southampton , UK.&lt;/auth-address&gt;&lt;titles&gt;&lt;title&gt;Effects of robotic-assisted gait training on the central vascular health of individuals with spinal cord injury: A pilot study&lt;/title&gt;&lt;secondary-title&gt;J Spinal Cord Med&lt;/secondary-title&gt;&lt;/titles&gt;&lt;pages&gt;1-7&lt;/pages&gt;&lt;edition&gt;2019/09/17&lt;/edition&gt;&lt;dates&gt;&lt;year&gt;2019&lt;/year&gt;&lt;pub-dates&gt;&lt;date&gt;Sep 16&lt;/date&gt;&lt;/pub-dates&gt;&lt;/dates&gt;&lt;isbn&gt;2045-7723 (Electronic)&amp;#xD;1079-0268 (Linking)&lt;/isbn&gt;&lt;accession-num&gt;31525137&lt;/accession-num&gt;&lt;urls&gt;&lt;related-urls&gt;&lt;url&gt;http://www.ncbi.nlm.nih.gov/pubmed/31525137&lt;/url&gt;&lt;/related-urls&gt;&lt;/urls&gt;&lt;electronic-resource-num&gt;10.1080/10790268.2019.1656849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42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4F2E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Exoskeleton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6794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6927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0 (13)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D057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.7 (1.3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78F3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-C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DAA1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n-randomized trial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2F2E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ugmentation index (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Ix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), %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E14E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0 ± 1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50C14" w14:textId="75732B92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30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01</w:t>
            </w:r>
          </w:p>
        </w:tc>
      </w:tr>
      <w:tr w:rsidR="00C46A36" w:rsidRPr="00276835" w14:paraId="46BF26B4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39CF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A4FC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sual care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281A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46B4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8 (17)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5A3C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.6 (2.5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88FE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SIA A-C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44D0B5" w14:textId="45A6B905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 d, 90 min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7701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Normalized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Ix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to HR, %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509D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1 ± 1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82A65" w14:textId="4046C152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33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01</w:t>
            </w:r>
          </w:p>
        </w:tc>
      </w:tr>
      <w:tr w:rsidR="00C46A36" w:rsidRPr="00276835" w14:paraId="09AAF52E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CA23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7846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013C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38C6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D9CB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2D25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CC2C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SphygmoCor</w:t>
            </w:r>
            <w:proofErr w:type="spellEnd"/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91E5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AP, mmHg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DC57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9 ± 1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D92F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NS ↓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47</w:t>
            </w:r>
          </w:p>
        </w:tc>
      </w:tr>
      <w:tr w:rsidR="00C46A36" w:rsidRPr="00276835" w14:paraId="1717DBD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CA01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60C3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F51A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C4C0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CC87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41C2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80B2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0F05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entral SBP, mmHg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05E1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17 ± 17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7872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0B3CA72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59EC0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C0740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2F0B5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D25B7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0D0A0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58D6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4D5A8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964E1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entral DBP, mmHg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3EEE4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2 ± 8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6C69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s</w:t>
            </w:r>
          </w:p>
        </w:tc>
      </w:tr>
      <w:tr w:rsidR="00C46A36" w:rsidRPr="00276835" w14:paraId="7B6EB710" w14:textId="77777777" w:rsidTr="00125001">
        <w:trPr>
          <w:trHeight w:val="440"/>
        </w:trPr>
        <w:tc>
          <w:tcPr>
            <w:tcW w:w="3536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5746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val="en-US" w:eastAsia="fr-FR"/>
              </w:rPr>
              <w:t>Thoracic injuries</w:t>
            </w: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43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EBF0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41B5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95BF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99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A665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47C8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B3DD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0041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297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A064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</w:tr>
      <w:tr w:rsidR="00C46A36" w:rsidRPr="00276835" w14:paraId="45616582" w14:textId="77777777" w:rsidTr="00125001">
        <w:trPr>
          <w:trHeight w:val="330"/>
        </w:trPr>
        <w:tc>
          <w:tcPr>
            <w:tcW w:w="153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1DDA4" w14:textId="532CDD4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Nash, 1997</w:t>
            </w:r>
            <w:hyperlink w:anchor="_ENREF_72" w:tooltip="Nash, 1997 #282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OYXNoPC9BdXRob3I+PFllYXI+MTk5NzwvWWVhcj48UmVj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OYXNoPC9BdXRob3I+PFllYXI+MTk5NzwvWWVhcj48UmVj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72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0CE1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-walking</w:t>
            </w:r>
          </w:p>
        </w:tc>
        <w:tc>
          <w:tcPr>
            <w:tcW w:w="42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F4FA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2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07B5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8 ± 7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863D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.9 ± 3.1</w:t>
            </w:r>
          </w:p>
        </w:tc>
        <w:tc>
          <w:tcPr>
            <w:tcW w:w="12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B018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4-T11</w:t>
            </w:r>
          </w:p>
        </w:tc>
        <w:tc>
          <w:tcPr>
            <w:tcW w:w="266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66A6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C49C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ross-sectional area, cm</w:t>
            </w:r>
          </w:p>
        </w:tc>
        <w:tc>
          <w:tcPr>
            <w:tcW w:w="127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7541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36 ± 0.06</w:t>
            </w:r>
          </w:p>
        </w:tc>
        <w:tc>
          <w:tcPr>
            <w:tcW w:w="22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31AA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33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001</w:t>
            </w:r>
          </w:p>
        </w:tc>
      </w:tr>
      <w:tr w:rsidR="00C46A36" w:rsidRPr="00276835" w14:paraId="4427DCB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00FF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70C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0FAC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176C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6FCC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C062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4F84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5D48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Doppler ultrasound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5ED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FA Flow velocity integral, c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86D1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6.8 ± 3.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D65D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26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0267F6AD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A3D0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32CD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D5B3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18F5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503B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BD6F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2EC5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FA = common femoral arter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1B64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FA pulse volume, 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B62A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.0 ± 1.7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41009" w14:textId="5E5B7680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67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01)</w:t>
            </w:r>
          </w:p>
        </w:tc>
      </w:tr>
      <w:tr w:rsidR="00C46A36" w:rsidRPr="00276835" w14:paraId="60945C7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EF04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6000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B407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5ED9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8FFE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DAA9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637E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B52B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FA inflow mL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0059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17.1 ± 12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2B7DC" w14:textId="75DDED14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56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1)</w:t>
            </w:r>
          </w:p>
        </w:tc>
      </w:tr>
      <w:tr w:rsidR="00C46A36" w:rsidRPr="00276835" w14:paraId="185AC22B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D4B6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385E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447E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666A9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13F34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7DAA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3B406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22C187" w14:textId="379B9C88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esting HR, b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67398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0.1 ± 10.1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16AF9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7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)</w:t>
            </w:r>
          </w:p>
        </w:tc>
      </w:tr>
      <w:tr w:rsidR="00C46A36" w:rsidRPr="00276835" w14:paraId="2AFBDCD9" w14:textId="77777777" w:rsidTr="00125001">
        <w:trPr>
          <w:trHeight w:val="330"/>
        </w:trPr>
        <w:tc>
          <w:tcPr>
            <w:tcW w:w="15309" w:type="dxa"/>
            <w:gridSpan w:val="19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7B9B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Cs/>
                <w:i/>
                <w:color w:val="0070C0"/>
                <w:lang w:val="en-US" w:eastAsia="fr-FR"/>
              </w:rPr>
              <w:t>Blood markers of cardiovascular risk</w:t>
            </w:r>
          </w:p>
        </w:tc>
      </w:tr>
      <w:tr w:rsidR="00C46A36" w:rsidRPr="00276835" w14:paraId="5BE70A2E" w14:textId="77777777" w:rsidTr="00125001">
        <w:trPr>
          <w:trHeight w:val="440"/>
        </w:trPr>
        <w:tc>
          <w:tcPr>
            <w:tcW w:w="147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43BF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val="en-US" w:eastAsia="fr-FR"/>
              </w:rPr>
              <w:lastRenderedPageBreak/>
              <w:t>Cervical injuries</w:t>
            </w:r>
          </w:p>
        </w:tc>
        <w:tc>
          <w:tcPr>
            <w:tcW w:w="2060" w:type="dxa"/>
            <w:gridSpan w:val="3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E138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43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F175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FA93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B94C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99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82C9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551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2F4C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693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4FC9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110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AEA3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297" w:type="dxa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85D7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</w:tr>
      <w:tr w:rsidR="00C46A36" w:rsidRPr="00276835" w14:paraId="036F4CA1" w14:textId="77777777" w:rsidTr="00125001">
        <w:trPr>
          <w:trHeight w:val="330"/>
        </w:trPr>
        <w:tc>
          <w:tcPr>
            <w:tcW w:w="153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E6006" w14:textId="2D9B2B45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Hjeltnes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1997</w:t>
            </w:r>
            <w:hyperlink w:anchor="_ENREF_65" w:tooltip="Hjeltnes, 1997 #1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IamVsdG5lczwvQXV0aG9yPjxZZWFyPjE5OTc8L1llYXI+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=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IamVsdG5lczwvQXV0aG9yPjxZZWFyPjE5OTc8L1llYXI+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=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65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6B3C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ES-cycling</w:t>
            </w:r>
          </w:p>
        </w:tc>
        <w:tc>
          <w:tcPr>
            <w:tcW w:w="42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C8F5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414F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5 ± 3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3F93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 ± 3</w:t>
            </w:r>
          </w:p>
        </w:tc>
        <w:tc>
          <w:tcPr>
            <w:tcW w:w="12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D0F3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-C7</w:t>
            </w:r>
          </w:p>
        </w:tc>
        <w:tc>
          <w:tcPr>
            <w:tcW w:w="266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CC4E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BE183" w14:textId="7EC5176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kg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72C8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~7.5 ± 2.0</w:t>
            </w:r>
          </w:p>
        </w:tc>
        <w:tc>
          <w:tcPr>
            <w:tcW w:w="22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39A3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70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)</w:t>
            </w:r>
          </w:p>
        </w:tc>
      </w:tr>
      <w:tr w:rsidR="00C46A36" w:rsidRPr="00276835" w14:paraId="380FCBF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B758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7DED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C6CB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3926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5651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5241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73BC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DEXA and CT scan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E54C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Whole body fat 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772A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9.7 ± 2.6</w:t>
            </w:r>
          </w:p>
        </w:tc>
        <w:tc>
          <w:tcPr>
            <w:tcW w:w="22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6E72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7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)</w:t>
            </w:r>
          </w:p>
        </w:tc>
      </w:tr>
      <w:tr w:rsidR="00C46A36" w:rsidRPr="00276835" w14:paraId="557E58DE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0FBC8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C0A16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FC806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D79C2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8F6EC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986DA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3787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2103C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ower limb muscles CSA, cm</w:t>
            </w:r>
            <w:r w:rsidRPr="00B0500E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fr-FR"/>
              </w:rPr>
              <w:t>2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9B035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67 ± 27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DC323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21% (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)</w:t>
            </w:r>
          </w:p>
        </w:tc>
      </w:tr>
      <w:tr w:rsidR="00C46A36" w:rsidRPr="00276835" w14:paraId="4159BDD4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4192F" w14:textId="2EE7F056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Midha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, 1999</w:t>
            </w:r>
            <w:hyperlink w:anchor="_ENREF_44" w:tooltip="Midha, 1999 #216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&lt;EndNote&gt;&lt;Cite&gt;&lt;Author&gt;Midha&lt;/Author&gt;&lt;Year&gt;1999&lt;/Year&gt;&lt;RecNum&gt;216&lt;/RecNum&gt;&lt;DisplayText&gt;&lt;style face="superscript"&gt;44&lt;/style&gt;&lt;/DisplayText&gt;&lt;record&gt;&lt;rec-number&gt;216&lt;/rec-number&gt;&lt;foreign-keys&gt;&lt;key app="EN" db-id="ed2ttx50os5dttevad75d5xf9wxs2za225z9" timestamp="1591296425"&gt;216&lt;/key&gt;&lt;/foreign-keys&gt;&lt;ref-type name="Journal Article"&gt;17&lt;/ref-type&gt;&lt;contributors&gt;&lt;authors&gt;&lt;author&gt;Midha, M.&lt;/author&gt;&lt;author&gt;Schmitt, J. K.&lt;/author&gt;&lt;author&gt;Sclater, M.&lt;/author&gt;&lt;/authors&gt;&lt;/contributors&gt;&lt;auth-address&gt;Spinal Cord Injury Service, Hunter Holmes McGuire Veterans Administration Medical Center, Richmond, VA 23249, USA.&lt;/auth-address&gt;&lt;titles&gt;&lt;title&gt;Exercise effect with the wheelchair aerobic fitness trainer on conditioning and metabolic function in disabled persons: a pilot study&lt;/title&gt;&lt;secondary-title&gt;Arch Phys Med Rehabil&lt;/secondary-title&gt;&lt;/titles&gt;&lt;pages&gt;258-61&lt;/pages&gt;&lt;volume&gt;80&lt;/volume&gt;&lt;number&gt;3&lt;/number&gt;&lt;edition&gt;1999/03/20&lt;/edition&gt;&lt;keywords&gt;&lt;keyword&gt;Adult&lt;/keyword&gt;&lt;keyword&gt;Anthropometry&lt;/keyword&gt;&lt;keyword&gt;Blood Glucose/metabolism&lt;/keyword&gt;&lt;keyword&gt;Cholesterol/blood&lt;/keyword&gt;&lt;keyword&gt;Disabled Persons/*rehabilitation&lt;/keyword&gt;&lt;keyword&gt;Energy Metabolism/*physiology&lt;/keyword&gt;&lt;keyword&gt;Exercise/*physiology&lt;/keyword&gt;&lt;keyword&gt;Female&lt;/keyword&gt;&lt;keyword&gt;Humans&lt;/keyword&gt;&lt;keyword&gt;Male&lt;/keyword&gt;&lt;keyword&gt;Middle Aged&lt;/keyword&gt;&lt;keyword&gt;*Physical Education and Training&lt;/keyword&gt;&lt;keyword&gt;Physical Fitness/*physiology&lt;/keyword&gt;&lt;keyword&gt;Thyroid Function Tests&lt;/keyword&gt;&lt;keyword&gt;*Wheelchairs&lt;/keyword&gt;&lt;/keywords&gt;&lt;dates&gt;&lt;year&gt;1999&lt;/year&gt;&lt;pub-dates&gt;&lt;date&gt;Mar&lt;/date&gt;&lt;/pub-dates&gt;&lt;/dates&gt;&lt;isbn&gt;0003-9993 (Print)&amp;#xD;0003-9993 (Linking)&lt;/isbn&gt;&lt;accession-num&gt;10084432&lt;/accession-num&gt;&lt;urls&gt;&lt;related-urls&gt;&lt;url&gt;http://www.ncbi.nlm.nih.gov/pubmed/10084432&lt;/url&gt;&lt;/related-urls&gt;&lt;/urls&gt;&lt;electronic-resource-num&gt;S0003-9993(99)90135-1 [pii]&amp;#xD;10.1016/s0003-9993(99)90135-1&lt;/electronic-resource-num&gt;&lt;language&gt;eng&lt;/language&gt;&lt;/record&gt;&lt;/Cite&gt;&lt;/EndNote&gt;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44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7066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heelchair</w:t>
            </w:r>
          </w:p>
        </w:tc>
        <w:tc>
          <w:tcPr>
            <w:tcW w:w="42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E623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2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B5B1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2-58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212D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2 ± 7</w:t>
            </w:r>
          </w:p>
        </w:tc>
        <w:tc>
          <w:tcPr>
            <w:tcW w:w="122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89BD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6-L3</w:t>
            </w:r>
          </w:p>
        </w:tc>
        <w:tc>
          <w:tcPr>
            <w:tcW w:w="26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F5E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Uncontrolled study</w:t>
            </w:r>
          </w:p>
        </w:tc>
        <w:tc>
          <w:tcPr>
            <w:tcW w:w="263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DD999" w14:textId="62BDEFB6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kg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1824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9 + 6</w:t>
            </w:r>
          </w:p>
        </w:tc>
        <w:tc>
          <w:tcPr>
            <w:tcW w:w="22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F7A0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25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2</w:t>
            </w:r>
          </w:p>
        </w:tc>
      </w:tr>
      <w:tr w:rsidR="00C46A36" w:rsidRPr="00276835" w14:paraId="4EA1199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452F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EDB1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7DEA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518E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8981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FFCE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6137E" w14:textId="2814C3B8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0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2-3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169FFD" w14:textId="014577E9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esting HR, b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04973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3  ±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 1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AA8F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29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2</w:t>
            </w:r>
          </w:p>
        </w:tc>
      </w:tr>
      <w:tr w:rsidR="00C46A36" w:rsidRPr="00276835" w14:paraId="61B8038E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EC9F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6A6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3342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55532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62D5F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B7D27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12796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lood samples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C8FBAD" w14:textId="33B8A4EE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asting serum cholesterol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g/d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6BF4B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85 ± 42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97D44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8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= .04</w:t>
            </w:r>
          </w:p>
        </w:tc>
      </w:tr>
      <w:tr w:rsidR="00C46A36" w:rsidRPr="00276835" w14:paraId="1498F7E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D5545" w14:textId="753537FC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de Groot, 2003</w:t>
            </w:r>
            <w:r w:rsidR="005C5E19"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  <w:lang w:val="en-US" w:eastAsia="fr-FR"/>
              </w:rPr>
              <w:t>43</w:t>
            </w:r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D2D7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rm-crank High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6936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2FBA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9 (2)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D89A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3 ± 0.3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62D1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 to L1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CEDB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andomized controlled study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8C3B9" w14:textId="14A3B3AC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kg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9712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~14 ± 6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733B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+33% High vs. Low</w:t>
            </w:r>
          </w:p>
        </w:tc>
      </w:tr>
      <w:tr w:rsidR="00C46A36" w:rsidRPr="00276835" w14:paraId="0FEA347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B711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EA28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rm-crank Low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EC63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7722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2 (2)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39FF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3 ± 0.3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C46A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5 to L1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F6DE7" w14:textId="3FA52796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8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[75% vs. 45%HRR]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80CB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Total Chol/HDL (post/pre) 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C7B2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00 (20)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C991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23% High vs. Low</w:t>
            </w:r>
          </w:p>
        </w:tc>
      </w:tr>
      <w:tr w:rsidR="00C46A36" w:rsidRPr="00276835" w14:paraId="58A7DFF8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A9D2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BD3A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3C2D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6F17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A855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A91C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869F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asting blood samples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5482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riglycerides (post/pre)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DAE7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5 (14)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B3B8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32% High vs. Low</w:t>
            </w:r>
          </w:p>
        </w:tc>
      </w:tr>
      <w:tr w:rsidR="00C46A36" w:rsidRPr="00276835" w14:paraId="5C5F7C37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807D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14EF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E683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0D8B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D6394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5F072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A1E77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OMA-CIGMA test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389B2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Insulin sensitivity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A56E2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56 (55)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809EF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S↓ High vs. NS↑ Low</w:t>
            </w:r>
          </w:p>
        </w:tc>
      </w:tr>
      <w:tr w:rsidR="00C46A36" w:rsidRPr="00276835" w14:paraId="5CDF714E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D27F1" w14:textId="3203D59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Kim, 2019</w:t>
            </w:r>
            <w:hyperlink w:anchor="_ENREF_45" w:tooltip="Kim, 2019 #215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LaW08L0F1dGhvcj48WWVhcj4yMDE5PC9ZZWFyPjxSZWNO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LaW08L0F1dGhvcj48WWVhcj4yMDE5PC9ZZWFyPjxSZWNO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45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219D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erobic + resistance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676B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1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639D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6 ± 6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6507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(2-27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8B64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4-L1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704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andomized controlled trial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01268" w14:textId="49FB789C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  <w:r w:rsidR="00B0500E"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kg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EDA6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1.7 ± 8.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C705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35%vs.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bsl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11523C0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AAF2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E41A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ntrol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8D53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8AF5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C83C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9942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5C6C8" w14:textId="3DEC72BE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6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/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60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7B0F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Insulin,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μU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D949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7.5 ± 4.7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9D44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40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2CC7C321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D6B3C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BB0F0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3CCC3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74700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FA2F3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F1D15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F9666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asting blood samples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D9544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OMA-IR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840F9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5 ± 1.0 vs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57439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40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2369736C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59E5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7F87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317E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83D9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F0FA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7B4E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325A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96D6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at mass, %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72FE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5.3 ± 10.8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4C9A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↓ 6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47F9A41F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DC8F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326D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6A72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860B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2E72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AB67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77B6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6F044" w14:textId="339CA9AC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otal Chol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mg/d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C619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62.3 ± 34.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854C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</w:t>
            </w:r>
          </w:p>
        </w:tc>
      </w:tr>
      <w:tr w:rsidR="00C46A36" w:rsidRPr="00276835" w14:paraId="724A6B35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A11D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AC05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0B62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897A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F0FA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84AD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0B02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B1CA0" w14:textId="1D92C16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HDL-C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mg/d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06159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8.7 ± 21.3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78330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↑ 12%, </w:t>
            </w:r>
            <w:r w:rsidRPr="00276835">
              <w:rPr>
                <w:rFonts w:ascii="Times New Roman" w:eastAsia="Times New Roman" w:hAnsi="Times New Roman" w:cs="Times New Roman"/>
                <w:i/>
                <w:color w:val="000000"/>
                <w:lang w:val="en-US" w:eastAsia="fr-FR"/>
              </w:rPr>
              <w:t>P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&lt; .05</w:t>
            </w:r>
          </w:p>
        </w:tc>
      </w:tr>
      <w:tr w:rsidR="00C46A36" w:rsidRPr="00276835" w14:paraId="0AB9FEA8" w14:textId="77777777" w:rsidTr="00125001">
        <w:trPr>
          <w:trHeight w:val="440"/>
        </w:trPr>
        <w:tc>
          <w:tcPr>
            <w:tcW w:w="3536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FBE0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val="en-US" w:eastAsia="fr-FR"/>
              </w:rPr>
              <w:t>Thoracic injuries</w:t>
            </w: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43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9CA1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9B88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80DE6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99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9ECA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869B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C109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4F71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  <w:tc>
          <w:tcPr>
            <w:tcW w:w="2297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770A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808080"/>
                <w:lang w:eastAsia="fr-FR"/>
              </w:rPr>
              <w:t> </w:t>
            </w:r>
          </w:p>
        </w:tc>
      </w:tr>
      <w:tr w:rsidR="00C46A36" w:rsidRPr="00276835" w14:paraId="66DE0587" w14:textId="77777777" w:rsidTr="00125001">
        <w:trPr>
          <w:trHeight w:val="330"/>
        </w:trPr>
        <w:tc>
          <w:tcPr>
            <w:tcW w:w="153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B1EDE" w14:textId="7C9CD465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Ordonez, 2013</w:t>
            </w:r>
            <w:hyperlink w:anchor="_ENREF_46" w:tooltip="Ordonez, 2013 #232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PcmRvbmV6PC9BdXRob3I+PFllYXI+MjAxMzwvWWVhcj48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begin">
                  <w:fldData xml:space="preserve">PEVuZE5vdGU+PENpdGU+PEF1dGhvcj5PcmRvbmV6PC9BdXRob3I+PFllYXI+MjAxMzwvWWVhcj48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noProof/>
                  <w:color w:val="000000"/>
                  <w:vertAlign w:val="superscript"/>
                  <w:lang w:val="en-US" w:eastAsia="fr-FR"/>
                </w:rPr>
                <w:t>46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bCs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BE81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rm-crank</w:t>
            </w:r>
          </w:p>
        </w:tc>
        <w:tc>
          <w:tcPr>
            <w:tcW w:w="42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3921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</w:t>
            </w:r>
          </w:p>
        </w:tc>
        <w:tc>
          <w:tcPr>
            <w:tcW w:w="85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8977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9 ± 3</w:t>
            </w:r>
          </w:p>
        </w:tc>
        <w:tc>
          <w:tcPr>
            <w:tcW w:w="85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73D3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4.6 ± 0.3 </w:t>
            </w:r>
          </w:p>
        </w:tc>
        <w:tc>
          <w:tcPr>
            <w:tcW w:w="12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36AE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T5</w:t>
            </w:r>
          </w:p>
        </w:tc>
        <w:tc>
          <w:tcPr>
            <w:tcW w:w="266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8DB31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andomized controlled trial</w:t>
            </w:r>
          </w:p>
        </w:tc>
        <w:tc>
          <w:tcPr>
            <w:tcW w:w="2635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D8DE9" w14:textId="5F5A970A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VO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fr-FR"/>
              </w:rPr>
              <w:t>2peak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ml/kg</w:t>
            </w:r>
            <w:r w:rsidR="00B0500E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in</w:t>
            </w:r>
          </w:p>
        </w:tc>
        <w:tc>
          <w:tcPr>
            <w:tcW w:w="127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A1CC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3.2 ± 2.1</w:t>
            </w:r>
          </w:p>
        </w:tc>
        <w:tc>
          <w:tcPr>
            <w:tcW w:w="226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FD9A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10% vs. pretest</w:t>
            </w:r>
          </w:p>
        </w:tc>
      </w:tr>
      <w:tr w:rsidR="00C46A36" w:rsidRPr="00276835" w14:paraId="3CAA6019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703C7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8CD2C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ntrol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3EFC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229C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0 ± 3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A005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.6 ± 0.3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B6E1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T5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BE89B" w14:textId="32FAC74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2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/</w:t>
            </w:r>
            <w:proofErr w:type="spellStart"/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 30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78A9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TAS, mmol/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D1F5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64 ± 0.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948C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37% vs. pretest</w:t>
            </w:r>
          </w:p>
        </w:tc>
      </w:tr>
      <w:tr w:rsidR="00C46A36" w:rsidRPr="00276835" w14:paraId="129BDCAA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57C84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6C13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E951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9C1C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B10B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DCD4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99DA7" w14:textId="62504D56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50</w:t>
            </w:r>
            <w:r w:rsidR="00032138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-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65%HRR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1B64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GP activity, U/g Hb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9CA5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3.6 ± 2.4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4FC31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↑ 18% vs. pretest</w:t>
            </w:r>
          </w:p>
        </w:tc>
      </w:tr>
      <w:tr w:rsidR="00C46A36" w:rsidRPr="00276835" w14:paraId="7F40357D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D18C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CA53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C2DA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FC42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58C6D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8ED2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F4D9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asting blood samples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11BF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ipid peroxidation, mmol/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B62E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0.48 ± 0.13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CD41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27% vs. pretest</w:t>
            </w:r>
          </w:p>
        </w:tc>
      </w:tr>
      <w:tr w:rsidR="00C46A36" w:rsidRPr="00276835" w14:paraId="4CFAD2BD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0E7C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8C8BD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9AF6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B243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8257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234DB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69DB8C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1850D0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Protein oxidation, nmol/mg 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E13C4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.92 ± 0.3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D2BF1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31% vs. pretest</w:t>
            </w:r>
          </w:p>
        </w:tc>
      </w:tr>
      <w:tr w:rsidR="00C46A36" w:rsidRPr="00276835" w14:paraId="450A7112" w14:textId="77777777" w:rsidTr="00125001">
        <w:trPr>
          <w:trHeight w:val="330"/>
        </w:trPr>
        <w:tc>
          <w:tcPr>
            <w:tcW w:w="1531" w:type="dxa"/>
            <w:gridSpan w:val="2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38BA1" w14:textId="52E2D634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proofErr w:type="spellStart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Rosety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  <w:t>-Rodriguez, 2014</w:t>
            </w:r>
            <w:hyperlink w:anchor="_ENREF_47" w:tooltip="Rosety-Rodriguez, 2014 #219" w:history="1"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  <w:fldChar w:fldCharType="begin">
                  <w:fldData xml:space="preserve">PEVuZE5vdGU+PENpdGU+PEF1dGhvcj5Sb3NldHktUm9kcmlndWV6PC9BdXRob3I+PFllYXI+MjAx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  <w:instrText xml:space="preserve"> ADDIN EN.CITE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  <w:fldChar w:fldCharType="begin">
                  <w:fldData xml:space="preserve">PEVuZE5vdGU+PENpdGU+PEF1dGhvcj5Sb3NldHktUm9kcmlndWV6PC9BdXRob3I+PFllYXI+MjAx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</w:fldData>
                </w:fldCha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  <w:instrText xml:space="preserve"> ADDIN EN.CITE.DATA </w:instrTex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  <w:fldChar w:fldCharType="end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  <w:fldChar w:fldCharType="separate"/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noProof/>
                  <w:color w:val="000000"/>
                  <w:vertAlign w:val="superscript"/>
                  <w:lang w:val="en-US" w:eastAsia="fr-FR"/>
                </w:rPr>
                <w:t>47</w:t>
              </w:r>
              <w:r w:rsidR="002403FC" w:rsidRPr="00276835">
                <w:rPr>
                  <w:rFonts w:ascii="Times New Roman" w:eastAsia="Times New Roman" w:hAnsi="Times New Roman" w:cs="Times New Roman"/>
                  <w:b/>
                  <w:color w:val="000000"/>
                  <w:lang w:val="en-US" w:eastAsia="fr-FR"/>
                </w:rPr>
                <w:fldChar w:fldCharType="end"/>
              </w:r>
            </w:hyperlink>
          </w:p>
        </w:tc>
        <w:tc>
          <w:tcPr>
            <w:tcW w:w="158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079B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rm-crank</w:t>
            </w:r>
          </w:p>
        </w:tc>
        <w:tc>
          <w:tcPr>
            <w:tcW w:w="42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9BC8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2E54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9 ± 3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2CB42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4.6 ± 0.3 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C5D1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T5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D464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Randomized controlled trial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EE239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AI-1, ng/d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96DE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9.8 ± 6.2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A6F3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</w:t>
            </w:r>
          </w:p>
        </w:tc>
      </w:tr>
      <w:tr w:rsidR="00C46A36" w:rsidRPr="00276835" w14:paraId="33FE3362" w14:textId="77777777" w:rsidTr="00125001">
        <w:trPr>
          <w:trHeight w:val="330"/>
        </w:trPr>
        <w:tc>
          <w:tcPr>
            <w:tcW w:w="153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0875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42F13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Controls</w:t>
            </w: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EE76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8</w:t>
            </w: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F81A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30 ± 3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CCDF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4.6 ± 0.3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6335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&lt; T5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CED92" w14:textId="59BBC9FB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12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3/</w:t>
            </w:r>
            <w:proofErr w:type="spellStart"/>
            <w:proofErr w:type="gram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wk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  30</w:t>
            </w:r>
            <w:proofErr w:type="gram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'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2C6C3" w14:textId="6711B2A0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Adiponectin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g/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0270B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18.8 ± 4.1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6A2B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No change</w:t>
            </w:r>
          </w:p>
        </w:tc>
      </w:tr>
      <w:tr w:rsidR="00C46A36" w:rsidRPr="00276835" w14:paraId="2FE4602D" w14:textId="77777777" w:rsidTr="00125001">
        <w:trPr>
          <w:trHeight w:val="330"/>
        </w:trPr>
        <w:tc>
          <w:tcPr>
            <w:tcW w:w="1531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600B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  <w:p w14:paraId="1355EBE2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7058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D0B3A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48676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74745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5D2D8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68BD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Fasting blood samples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F08F2" w14:textId="35DD2170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Leptin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ng/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7304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9.6 ± 2.7</w:t>
            </w:r>
          </w:p>
        </w:tc>
        <w:tc>
          <w:tcPr>
            <w:tcW w:w="22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54568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20% vs. pretest and Control</w:t>
            </w:r>
          </w:p>
        </w:tc>
      </w:tr>
      <w:tr w:rsidR="00C46A36" w:rsidRPr="00276835" w14:paraId="4ECE7CF4" w14:textId="77777777" w:rsidTr="00125001">
        <w:trPr>
          <w:trHeight w:val="330"/>
        </w:trPr>
        <w:tc>
          <w:tcPr>
            <w:tcW w:w="1531" w:type="dxa"/>
            <w:gridSpan w:val="2"/>
            <w:vMerge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A7D6E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AD20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94EE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502B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6A1B7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6C4E4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6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C4FBF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2635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C21F7" w14:textId="5EEA6BF2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TNF-a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,</w:t>
            </w: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g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FB07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23.3 ± 5.6</w:t>
            </w:r>
          </w:p>
        </w:tc>
        <w:tc>
          <w:tcPr>
            <w:tcW w:w="22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16D6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13% vs. pretest and Control</w:t>
            </w:r>
          </w:p>
        </w:tc>
      </w:tr>
      <w:tr w:rsidR="00C46A36" w:rsidRPr="00276835" w14:paraId="0265AF51" w14:textId="77777777" w:rsidTr="00125001">
        <w:trPr>
          <w:trHeight w:val="312"/>
        </w:trPr>
        <w:tc>
          <w:tcPr>
            <w:tcW w:w="15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9C7E7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ADB085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42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59A4C0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</w:p>
        </w:tc>
        <w:tc>
          <w:tcPr>
            <w:tcW w:w="85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1229B3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68A99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FEFDE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F1DADB" w14:textId="77777777" w:rsidR="00C46A36" w:rsidRPr="00276835" w:rsidRDefault="00C46A36" w:rsidP="001250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 </w:t>
            </w:r>
          </w:p>
        </w:tc>
        <w:tc>
          <w:tcPr>
            <w:tcW w:w="26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660124" w14:textId="67A2FB45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IL-6</w:t>
            </w:r>
            <w:r w:rsid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 xml:space="preserve">, </w:t>
            </w:r>
            <w:proofErr w:type="spellStart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pg</w:t>
            </w:r>
            <w:proofErr w:type="spellEnd"/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/mL</w:t>
            </w:r>
          </w:p>
        </w:tc>
        <w:tc>
          <w:tcPr>
            <w:tcW w:w="127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46860A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6.7 ± 2.2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90FDCF" w14:textId="77777777" w:rsidR="00C46A36" w:rsidRPr="00276835" w:rsidRDefault="00C46A36" w:rsidP="0012500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</w:pPr>
            <w:r w:rsidRPr="00276835">
              <w:rPr>
                <w:rFonts w:ascii="Times New Roman" w:eastAsia="Times New Roman" w:hAnsi="Times New Roman" w:cs="Times New Roman"/>
                <w:color w:val="000000"/>
                <w:lang w:val="en-US" w:eastAsia="fr-FR"/>
              </w:rPr>
              <w:t>↓ 61% vs. pretest and Control</w:t>
            </w:r>
          </w:p>
        </w:tc>
      </w:tr>
    </w:tbl>
    <w:p w14:paraId="2D4EA44D" w14:textId="2E598961" w:rsidR="00C46A36" w:rsidRPr="00276835" w:rsidRDefault="00C46A36" w:rsidP="00C46A36">
      <w:pPr>
        <w:rPr>
          <w:rFonts w:ascii="Times New Roman" w:eastAsia="Times New Roman" w:hAnsi="Times New Roman" w:cs="Times New Roman"/>
          <w:color w:val="000000"/>
          <w:lang w:val="en-US" w:eastAsia="fr-FR"/>
        </w:rPr>
      </w:pPr>
      <w:r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*SCI and spina bifida</w:t>
      </w:r>
    </w:p>
    <w:p w14:paraId="6A9C67AF" w14:textId="576A3087" w:rsidR="00C46A36" w:rsidRPr="00276835" w:rsidRDefault="00B0500E" w:rsidP="00C46A36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n-US" w:eastAsia="fr-FR"/>
        </w:rPr>
      </w:pPr>
      <w:r>
        <w:rPr>
          <w:rFonts w:ascii="Times New Roman" w:eastAsia="Times New Roman" w:hAnsi="Times New Roman" w:cs="Times New Roman"/>
          <w:b/>
          <w:color w:val="000000"/>
          <w:lang w:val="en-GB" w:eastAsia="fr-FR"/>
        </w:rPr>
        <w:t>A</w:t>
      </w:r>
      <w:r w:rsidR="00C46A36" w:rsidRPr="00276835">
        <w:rPr>
          <w:rFonts w:ascii="Times New Roman" w:eastAsia="Times New Roman" w:hAnsi="Times New Roman" w:cs="Times New Roman"/>
          <w:b/>
          <w:color w:val="000000"/>
          <w:lang w:val="en-GB" w:eastAsia="fr-FR"/>
        </w:rPr>
        <w:t>bbreviation</w:t>
      </w:r>
      <w:r>
        <w:rPr>
          <w:rFonts w:ascii="Times New Roman" w:eastAsia="Times New Roman" w:hAnsi="Times New Roman" w:cs="Times New Roman"/>
          <w:b/>
          <w:color w:val="000000"/>
          <w:lang w:val="en-GB" w:eastAsia="fr-FR"/>
        </w:rPr>
        <w:t>s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: Aix, Augmentation index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ASIA,</w:t>
      </w:r>
      <w:r w:rsidR="00C46A36" w:rsidRPr="00276835">
        <w:rPr>
          <w:rFonts w:ascii="Times New Roman" w:hAnsi="Times New Roman" w:cs="Times New Roman"/>
          <w:lang w:val="en-US"/>
        </w:rPr>
        <w:t xml:space="preserve"> American </w:t>
      </w:r>
      <w:r w:rsidR="007053D9">
        <w:rPr>
          <w:rFonts w:ascii="Times New Roman" w:hAnsi="Times New Roman" w:cs="Times New Roman"/>
          <w:lang w:val="en-US"/>
        </w:rPr>
        <w:t>S</w:t>
      </w:r>
      <w:r w:rsidR="00C46A36" w:rsidRPr="00276835">
        <w:rPr>
          <w:rFonts w:ascii="Times New Roman" w:hAnsi="Times New Roman" w:cs="Times New Roman"/>
          <w:lang w:val="en-US"/>
        </w:rPr>
        <w:t xml:space="preserve">pinal </w:t>
      </w:r>
      <w:r w:rsidR="007053D9">
        <w:rPr>
          <w:rFonts w:ascii="Times New Roman" w:hAnsi="Times New Roman" w:cs="Times New Roman"/>
          <w:lang w:val="en-US"/>
        </w:rPr>
        <w:t>I</w:t>
      </w:r>
      <w:r w:rsidR="00C46A36" w:rsidRPr="00276835">
        <w:rPr>
          <w:rFonts w:ascii="Times New Roman" w:hAnsi="Times New Roman" w:cs="Times New Roman"/>
          <w:lang w:val="en-US"/>
        </w:rPr>
        <w:t xml:space="preserve">njury </w:t>
      </w:r>
      <w:r w:rsidR="007053D9">
        <w:rPr>
          <w:rFonts w:ascii="Times New Roman" w:hAnsi="Times New Roman" w:cs="Times New Roman"/>
          <w:lang w:val="en-US"/>
        </w:rPr>
        <w:t>A</w:t>
      </w:r>
      <w:r w:rsidR="00C46A36" w:rsidRPr="00276835">
        <w:rPr>
          <w:rFonts w:ascii="Times New Roman" w:hAnsi="Times New Roman" w:cs="Times New Roman"/>
          <w:lang w:val="en-US"/>
        </w:rPr>
        <w:t xml:space="preserve">ssociation impairment scale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>BPV, Blood pressure variability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proofErr w:type="spellStart"/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>Bsl</w:t>
      </w:r>
      <w:proofErr w:type="spellEnd"/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 = baseline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CCA, 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c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ommon carotid artery; CFA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,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 common femoral artery; </w:t>
      </w:r>
      <w:r w:rsidR="00C46A36" w:rsidRPr="00276835">
        <w:rPr>
          <w:rFonts w:ascii="Times New Roman" w:hAnsi="Times New Roman" w:cs="Times New Roman"/>
          <w:lang w:val="en-GB"/>
        </w:rPr>
        <w:t xml:space="preserve">CO, </w:t>
      </w:r>
      <w:r>
        <w:rPr>
          <w:rFonts w:ascii="Times New Roman" w:hAnsi="Times New Roman" w:cs="Times New Roman"/>
          <w:lang w:val="en-GB"/>
        </w:rPr>
        <w:t>c</w:t>
      </w:r>
      <w:r w:rsidR="00C46A36" w:rsidRPr="00276835">
        <w:rPr>
          <w:rFonts w:ascii="Times New Roman" w:hAnsi="Times New Roman" w:cs="Times New Roman"/>
          <w:lang w:val="en-GB"/>
        </w:rPr>
        <w:t>ardiac output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>; DBP, diastolic blood pressure;</w:t>
      </w:r>
      <w:r w:rsidR="00C46A36" w:rsidRPr="00276835">
        <w:rPr>
          <w:rFonts w:ascii="Times New Roman" w:hAnsi="Times New Roman" w:cs="Times New Roman"/>
          <w:lang w:val="en-GB"/>
        </w:rPr>
        <w:t xml:space="preserve"> E/A, peak early/atrial velocity ratio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hAnsi="Times New Roman" w:cs="Times New Roman"/>
          <w:lang w:val="en-GB"/>
        </w:rPr>
        <w:t>EDV</w:t>
      </w:r>
      <w:r>
        <w:rPr>
          <w:rFonts w:ascii="Times New Roman" w:hAnsi="Times New Roman" w:cs="Times New Roman"/>
          <w:lang w:val="en-GB"/>
        </w:rPr>
        <w:t>,</w:t>
      </w:r>
      <w:r w:rsidR="00C46A36" w:rsidRPr="00276835">
        <w:rPr>
          <w:rFonts w:ascii="Times New Roman" w:hAnsi="Times New Roman" w:cs="Times New Roman"/>
          <w:lang w:val="en-GB"/>
        </w:rPr>
        <w:t xml:space="preserve"> end diastolic volume; E, peak early inflow velocity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EPI, 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e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pinephrine; </w:t>
      </w:r>
      <w:r w:rsidR="00C46A36" w:rsidRPr="00276835">
        <w:rPr>
          <w:rFonts w:ascii="Times New Roman" w:hAnsi="Times New Roman" w:cs="Times New Roman"/>
          <w:lang w:val="en-GB"/>
        </w:rPr>
        <w:t xml:space="preserve">ESV,  </w:t>
      </w:r>
      <w:r>
        <w:rPr>
          <w:rFonts w:ascii="Times New Roman" w:hAnsi="Times New Roman" w:cs="Times New Roman"/>
          <w:lang w:val="en-GB"/>
        </w:rPr>
        <w:t>e</w:t>
      </w:r>
      <w:r w:rsidR="00C46A36" w:rsidRPr="00276835">
        <w:rPr>
          <w:rFonts w:ascii="Times New Roman" w:hAnsi="Times New Roman" w:cs="Times New Roman"/>
          <w:lang w:val="en-GB"/>
        </w:rPr>
        <w:t>nd-systolic volume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hAnsi="Times New Roman" w:cs="Times New Roman"/>
          <w:lang w:val="en-GB"/>
        </w:rPr>
        <w:t xml:space="preserve">GP, 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g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lutathione peroxidase</w:t>
      </w:r>
      <w:r w:rsidR="00C46A36" w:rsidRPr="00276835">
        <w:rPr>
          <w:rFonts w:ascii="Times New Roman" w:hAnsi="Times New Roman" w:cs="Times New Roman"/>
          <w:lang w:val="en-GB"/>
        </w:rPr>
        <w:t xml:space="preserve"> 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hAnsi="Times New Roman" w:cs="Times New Roman"/>
          <w:lang w:val="en-GB"/>
        </w:rPr>
        <w:t xml:space="preserve">Hb, </w:t>
      </w:r>
      <w:proofErr w:type="spellStart"/>
      <w:r w:rsidR="00C46A36" w:rsidRPr="00276835">
        <w:rPr>
          <w:rFonts w:ascii="Times New Roman" w:hAnsi="Times New Roman" w:cs="Times New Roman"/>
          <w:lang w:val="en-GB"/>
        </w:rPr>
        <w:t>hemoglobin</w:t>
      </w:r>
      <w:proofErr w:type="spellEnd"/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HDL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, high density lipoprotein,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HF, high frequency; HOMA-IR, </w:t>
      </w:r>
      <w:proofErr w:type="spellStart"/>
      <w:r>
        <w:rPr>
          <w:rFonts w:ascii="Times New Roman" w:hAnsi="Times New Roman" w:cs="Times New Roman"/>
          <w:color w:val="222222"/>
          <w:shd w:val="clear" w:color="auto" w:fill="FFFFFF"/>
          <w:lang w:val="en-GB"/>
        </w:rPr>
        <w:t>h</w:t>
      </w:r>
      <w:r w:rsidR="00C46A36" w:rsidRPr="00276835">
        <w:rPr>
          <w:rFonts w:ascii="Times New Roman" w:hAnsi="Times New Roman" w:cs="Times New Roman"/>
          <w:color w:val="222222"/>
          <w:shd w:val="clear" w:color="auto" w:fill="FFFFFF"/>
          <w:lang w:val="en-GB"/>
        </w:rPr>
        <w:t>omeostasic</w:t>
      </w:r>
      <w:proofErr w:type="spellEnd"/>
      <w:r w:rsidR="00C46A36" w:rsidRPr="00276835">
        <w:rPr>
          <w:rFonts w:ascii="Times New Roman" w:hAnsi="Times New Roman" w:cs="Times New Roman"/>
          <w:color w:val="222222"/>
          <w:shd w:val="clear" w:color="auto" w:fill="FFFFFF"/>
          <w:lang w:val="en-GB"/>
        </w:rPr>
        <w:t xml:space="preserve"> model assessment of insulin resistance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>HR, heart rate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HRV, </w:t>
      </w:r>
      <w:r>
        <w:rPr>
          <w:rFonts w:ascii="Times New Roman" w:eastAsia="Times New Roman" w:hAnsi="Times New Roman" w:cs="Times New Roman"/>
          <w:color w:val="000000"/>
          <w:lang w:val="en-GB" w:eastAsia="fr-FR"/>
        </w:rPr>
        <w:t>h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>eart rate variability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IMT, 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i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ntima media thickness; </w:t>
      </w:r>
      <w:r w:rsidR="00C46A36" w:rsidRPr="00276835">
        <w:rPr>
          <w:rFonts w:ascii="Times New Roman" w:hAnsi="Times New Roman" w:cs="Times New Roman"/>
          <w:lang w:val="en-GB"/>
        </w:rPr>
        <w:t xml:space="preserve">ISWT, </w:t>
      </w:r>
      <w:r>
        <w:rPr>
          <w:rFonts w:ascii="Times New Roman" w:hAnsi="Times New Roman" w:cs="Times New Roman"/>
          <w:lang w:val="en-GB"/>
        </w:rPr>
        <w:t>i</w:t>
      </w:r>
      <w:r w:rsidR="00C46A36" w:rsidRPr="00276835">
        <w:rPr>
          <w:rFonts w:ascii="Times New Roman" w:hAnsi="Times New Roman" w:cs="Times New Roman"/>
          <w:lang w:val="en-GB"/>
        </w:rPr>
        <w:t>nterventricular septal wall thickness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IVST, intra-ventricular septum thickness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>LF, Low frequency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IL-6, interleukin 6;</w:t>
      </w:r>
      <w:r w:rsidR="00C46A36" w:rsidRPr="00276835">
        <w:rPr>
          <w:rFonts w:ascii="Times New Roman" w:hAnsi="Times New Roman" w:cs="Times New Roman"/>
          <w:lang w:val="en-US"/>
        </w:rPr>
        <w:t xml:space="preserve"> </w:t>
      </w:r>
      <w:r w:rsidR="00C46A36" w:rsidRPr="00276835">
        <w:rPr>
          <w:rFonts w:ascii="Times New Roman" w:hAnsi="Times New Roman" w:cs="Times New Roman"/>
          <w:lang w:val="en-GB"/>
        </w:rPr>
        <w:t xml:space="preserve">LV, left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ventricle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hAnsi="Times New Roman" w:cs="Times New Roman"/>
          <w:lang w:val="en-GB"/>
        </w:rPr>
        <w:t xml:space="preserve">MAP, </w:t>
      </w:r>
      <w:r>
        <w:rPr>
          <w:rFonts w:ascii="Times New Roman" w:hAnsi="Times New Roman" w:cs="Times New Roman"/>
          <w:lang w:val="en-GB"/>
        </w:rPr>
        <w:t>m</w:t>
      </w:r>
      <w:r w:rsidR="00C46A36" w:rsidRPr="00276835">
        <w:rPr>
          <w:rFonts w:ascii="Times New Roman" w:hAnsi="Times New Roman" w:cs="Times New Roman"/>
          <w:lang w:val="en-GB"/>
        </w:rPr>
        <w:t xml:space="preserve">ean arterial pressure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MHC, 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m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yosin 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h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eavy chain; NE, Norepinephrine; </w:t>
      </w:r>
      <w:r w:rsidR="00C46A36" w:rsidRPr="00276835">
        <w:rPr>
          <w:rFonts w:ascii="Times New Roman" w:hAnsi="Times New Roman" w:cs="Times New Roman"/>
          <w:lang w:val="en-GB"/>
        </w:rPr>
        <w:t>PA, physical activity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PAI-1, plasminogen activator inhibitor type 1; </w:t>
      </w:r>
      <w:r w:rsidR="00C46A36" w:rsidRPr="00276835">
        <w:rPr>
          <w:rFonts w:ascii="Times New Roman" w:hAnsi="Times New Roman" w:cs="Times New Roman"/>
          <w:lang w:val="en-GB"/>
        </w:rPr>
        <w:t>PO, power output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PTAS,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Plasmatic total antioxidant status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PWV, 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p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ulse wave velocity;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RER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,respiratory equivalent ratio; RMSSD, </w:t>
      </w:r>
      <w:r>
        <w:rPr>
          <w:rFonts w:ascii="Times New Roman" w:eastAsia="Times New Roman" w:hAnsi="Times New Roman" w:cs="Times New Roman"/>
          <w:color w:val="000000"/>
          <w:lang w:val="en-GB" w:eastAsia="fr-FR"/>
        </w:rPr>
        <w:t>r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>oot means square standard deviation</w:t>
      </w:r>
      <w:r w:rsidR="00C46A36" w:rsidRPr="00276835">
        <w:rPr>
          <w:rFonts w:ascii="Times New Roman" w:hAnsi="Times New Roman" w:cs="Times New Roman"/>
          <w:lang w:val="en-US"/>
        </w:rPr>
        <w:t xml:space="preserve">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GB" w:eastAsia="fr-FR"/>
        </w:rPr>
        <w:t xml:space="preserve">SBP, systolic blood pressure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SV, stroke volume; TNF-α</w:t>
      </w:r>
      <w:r w:rsidR="00C46A36" w:rsidRPr="00276835">
        <w:rPr>
          <w:rFonts w:ascii="Times New Roman" w:hAnsi="Times New Roman" w:cs="Times New Roman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lang w:val="en-GB"/>
        </w:rPr>
        <w:t>t</w:t>
      </w:r>
      <w:r w:rsidR="00C46A36" w:rsidRPr="00276835">
        <w:rPr>
          <w:rFonts w:ascii="Times New Roman" w:hAnsi="Times New Roman" w:cs="Times New Roman"/>
          <w:lang w:val="en-GB"/>
        </w:rPr>
        <w:t>umor</w:t>
      </w:r>
      <w:proofErr w:type="spellEnd"/>
      <w:r w:rsidR="00C46A36" w:rsidRPr="00276835">
        <w:rPr>
          <w:rFonts w:ascii="Times New Roman" w:hAnsi="Times New Roman" w:cs="Times New Roman"/>
          <w:lang w:val="en-GB"/>
        </w:rPr>
        <w:t xml:space="preserve"> necrosis factor alpha; VE, minute ventilation; VFR</w:t>
      </w:r>
      <w:r>
        <w:rPr>
          <w:rFonts w:ascii="Times New Roman" w:hAnsi="Times New Roman" w:cs="Times New Roman"/>
          <w:lang w:val="en-GB"/>
        </w:rPr>
        <w:t>,</w:t>
      </w:r>
      <w:r w:rsidR="00C46A36" w:rsidRPr="00276835">
        <w:rPr>
          <w:rFonts w:ascii="Times New Roman" w:hAnsi="Times New Roman" w:cs="Times New Roman"/>
          <w:lang w:val="en-GB"/>
        </w:rPr>
        <w:t xml:space="preserve"> ventricular filling rate; 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VO</w:t>
      </w:r>
      <w:r w:rsidR="00C46A36" w:rsidRPr="00276835">
        <w:rPr>
          <w:rFonts w:ascii="Times New Roman" w:eastAsia="Times New Roman" w:hAnsi="Times New Roman" w:cs="Times New Roman"/>
          <w:color w:val="000000"/>
          <w:vertAlign w:val="subscript"/>
          <w:lang w:val="en-US" w:eastAsia="fr-FR"/>
        </w:rPr>
        <w:t>2peak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, peak O</w:t>
      </w:r>
      <w:r w:rsidR="00C46A36" w:rsidRPr="00276835">
        <w:rPr>
          <w:rFonts w:ascii="Times New Roman" w:eastAsia="Times New Roman" w:hAnsi="Times New Roman" w:cs="Times New Roman"/>
          <w:color w:val="000000"/>
          <w:vertAlign w:val="subscript"/>
          <w:lang w:val="en-US" w:eastAsia="fr-FR"/>
        </w:rPr>
        <w:t>2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lang w:val="en-US" w:eastAsia="fr-FR"/>
        </w:rPr>
        <w:t>uptake</w:t>
      </w:r>
      <w:r w:rsidR="00C46A36" w:rsidRPr="00276835">
        <w:rPr>
          <w:rFonts w:ascii="Times New Roman" w:eastAsia="Times New Roman" w:hAnsi="Times New Roman" w:cs="Times New Roman"/>
          <w:color w:val="000000"/>
          <w:lang w:val="en-US" w:eastAsia="fr-FR"/>
        </w:rPr>
        <w:t>; 6MWD, 6 minute walking distance.</w:t>
      </w:r>
    </w:p>
    <w:p w14:paraId="3BF81858" w14:textId="1E953B30" w:rsidR="00C46A36" w:rsidRPr="00276835" w:rsidRDefault="00C46A36" w:rsidP="00C46A36">
      <w:pPr>
        <w:rPr>
          <w:rFonts w:ascii="Times New Roman" w:eastAsia="Times New Roman" w:hAnsi="Times New Roman" w:cs="Times New Roman"/>
          <w:color w:val="000000"/>
          <w:lang w:val="en-US" w:eastAsia="fr-FR"/>
        </w:rPr>
      </w:pPr>
    </w:p>
    <w:bookmarkEnd w:id="0"/>
    <w:bookmarkEnd w:id="1"/>
    <w:p w14:paraId="5E0C6C43" w14:textId="1FB98112" w:rsidR="007150FF" w:rsidRPr="00276835" w:rsidRDefault="007150FF" w:rsidP="00C46A36">
      <w:pPr>
        <w:rPr>
          <w:rFonts w:ascii="Times New Roman" w:eastAsia="Times New Roman" w:hAnsi="Times New Roman" w:cs="Times New Roman"/>
          <w:color w:val="000000"/>
          <w:lang w:val="en-US" w:eastAsia="fr-FR"/>
        </w:rPr>
      </w:pPr>
    </w:p>
    <w:sectPr w:rsidR="007150FF" w:rsidRPr="00276835" w:rsidSect="00C46A36">
      <w:footerReference w:type="default" r:id="rId8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A1A896" w14:textId="77777777" w:rsidR="007E1303" w:rsidRDefault="007E1303" w:rsidP="003E7DBF">
      <w:pPr>
        <w:spacing w:after="0" w:line="240" w:lineRule="auto"/>
      </w:pPr>
      <w:r>
        <w:separator/>
      </w:r>
    </w:p>
  </w:endnote>
  <w:endnote w:type="continuationSeparator" w:id="0">
    <w:p w14:paraId="10195B00" w14:textId="77777777" w:rsidR="007E1303" w:rsidRDefault="007E1303" w:rsidP="003E7DBF">
      <w:pPr>
        <w:spacing w:after="0" w:line="240" w:lineRule="auto"/>
      </w:pPr>
      <w:r>
        <w:continuationSeparator/>
      </w:r>
    </w:p>
  </w:endnote>
  <w:endnote w:type="continuationNotice" w:id="1">
    <w:p w14:paraId="111DE2BD" w14:textId="77777777" w:rsidR="007E1303" w:rsidRDefault="007E130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52010035"/>
      <w:docPartObj>
        <w:docPartGallery w:val="Page Numbers (Bottom of Page)"/>
        <w:docPartUnique/>
      </w:docPartObj>
    </w:sdtPr>
    <w:sdtContent>
      <w:p w14:paraId="1437579D" w14:textId="7B0E2A46" w:rsidR="00B0500E" w:rsidRDefault="00B0500E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24</w:t>
        </w:r>
        <w:r>
          <w:fldChar w:fldCharType="end"/>
        </w:r>
      </w:p>
    </w:sdtContent>
  </w:sdt>
  <w:p w14:paraId="76B58345" w14:textId="77777777" w:rsidR="00B0500E" w:rsidRDefault="00B050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EC833E" w14:textId="77777777" w:rsidR="007E1303" w:rsidRDefault="007E1303" w:rsidP="003E7DBF">
      <w:pPr>
        <w:spacing w:after="0" w:line="240" w:lineRule="auto"/>
      </w:pPr>
      <w:r>
        <w:separator/>
      </w:r>
    </w:p>
  </w:footnote>
  <w:footnote w:type="continuationSeparator" w:id="0">
    <w:p w14:paraId="14414EFB" w14:textId="77777777" w:rsidR="007E1303" w:rsidRDefault="007E1303" w:rsidP="003E7DBF">
      <w:pPr>
        <w:spacing w:after="0" w:line="240" w:lineRule="auto"/>
      </w:pPr>
      <w:r>
        <w:continuationSeparator/>
      </w:r>
    </w:p>
  </w:footnote>
  <w:footnote w:type="continuationNotice" w:id="1">
    <w:p w14:paraId="46235C4E" w14:textId="77777777" w:rsidR="007E1303" w:rsidRDefault="007E130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D2969E6"/>
    <w:multiLevelType w:val="hybridMultilevel"/>
    <w:tmpl w:val="9EA806D8"/>
    <w:lvl w:ilvl="0" w:tplc="30464176">
      <w:numFmt w:val="bullet"/>
      <w:lvlText w:val="-"/>
      <w:lvlJc w:val="left"/>
      <w:pPr>
        <w:ind w:left="405" w:hanging="360"/>
      </w:pPr>
      <w:rPr>
        <w:rFonts w:ascii="Calibri" w:eastAsiaTheme="minorHAnsi" w:hAnsi="Calibri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d2ttx50os5dttevad75d5xf9wxs2za225z9&quot;&gt;BusparR21-Converted&lt;record-ids&gt;&lt;item&gt;28&lt;/item&gt;&lt;item&gt;29&lt;/item&gt;&lt;item&gt;104&lt;/item&gt;&lt;item&gt;108&lt;/item&gt;&lt;item&gt;109&lt;/item&gt;&lt;item&gt;118&lt;/item&gt;&lt;item&gt;120&lt;/item&gt;&lt;item&gt;126&lt;/item&gt;&lt;item&gt;127&lt;/item&gt;&lt;item&gt;128&lt;/item&gt;&lt;item&gt;133&lt;/item&gt;&lt;item&gt;134&lt;/item&gt;&lt;item&gt;136&lt;/item&gt;&lt;item&gt;137&lt;/item&gt;&lt;item&gt;139&lt;/item&gt;&lt;item&gt;140&lt;/item&gt;&lt;item&gt;149&lt;/item&gt;&lt;item&gt;151&lt;/item&gt;&lt;item&gt;152&lt;/item&gt;&lt;item&gt;154&lt;/item&gt;&lt;item&gt;156&lt;/item&gt;&lt;item&gt;157&lt;/item&gt;&lt;item&gt;161&lt;/item&gt;&lt;item&gt;162&lt;/item&gt;&lt;item&gt;163&lt;/item&gt;&lt;item&gt;164&lt;/item&gt;&lt;item&gt;167&lt;/item&gt;&lt;item&gt;170&lt;/item&gt;&lt;item&gt;171&lt;/item&gt;&lt;item&gt;173&lt;/item&gt;&lt;item&gt;178&lt;/item&gt;&lt;item&gt;179&lt;/item&gt;&lt;item&gt;181&lt;/item&gt;&lt;item&gt;182&lt;/item&gt;&lt;item&gt;192&lt;/item&gt;&lt;item&gt;195&lt;/item&gt;&lt;item&gt;199&lt;/item&gt;&lt;item&gt;200&lt;/item&gt;&lt;item&gt;201&lt;/item&gt;&lt;item&gt;202&lt;/item&gt;&lt;item&gt;215&lt;/item&gt;&lt;item&gt;216&lt;/item&gt;&lt;item&gt;218&lt;/item&gt;&lt;item&gt;219&lt;/item&gt;&lt;item&gt;229&lt;/item&gt;&lt;item&gt;232&lt;/item&gt;&lt;item&gt;233&lt;/item&gt;&lt;item&gt;244&lt;/item&gt;&lt;item&gt;246&lt;/item&gt;&lt;item&gt;249&lt;/item&gt;&lt;item&gt;254&lt;/item&gt;&lt;item&gt;259&lt;/item&gt;&lt;item&gt;261&lt;/item&gt;&lt;item&gt;263&lt;/item&gt;&lt;item&gt;265&lt;/item&gt;&lt;item&gt;266&lt;/item&gt;&lt;item&gt;268&lt;/item&gt;&lt;item&gt;269&lt;/item&gt;&lt;item&gt;270&lt;/item&gt;&lt;item&gt;271&lt;/item&gt;&lt;item&gt;274&lt;/item&gt;&lt;item&gt;276&lt;/item&gt;&lt;item&gt;277&lt;/item&gt;&lt;item&gt;279&lt;/item&gt;&lt;item&gt;280&lt;/item&gt;&lt;item&gt;282&lt;/item&gt;&lt;item&gt;286&lt;/item&gt;&lt;item&gt;290&lt;/item&gt;&lt;item&gt;292&lt;/item&gt;&lt;item&gt;296&lt;/item&gt;&lt;item&gt;300&lt;/item&gt;&lt;item&gt;318&lt;/item&gt;&lt;item&gt;320&lt;/item&gt;&lt;item&gt;321&lt;/item&gt;&lt;/record-ids&gt;&lt;/item&gt;&lt;/Libraries&gt;"/>
  </w:docVars>
  <w:rsids>
    <w:rsidRoot w:val="00B17098"/>
    <w:rsid w:val="00000083"/>
    <w:rsid w:val="00003CDC"/>
    <w:rsid w:val="0000482A"/>
    <w:rsid w:val="00007B07"/>
    <w:rsid w:val="00023689"/>
    <w:rsid w:val="0002413C"/>
    <w:rsid w:val="00025E14"/>
    <w:rsid w:val="00032138"/>
    <w:rsid w:val="0003721F"/>
    <w:rsid w:val="00037DAC"/>
    <w:rsid w:val="00040BF6"/>
    <w:rsid w:val="000465D5"/>
    <w:rsid w:val="00052823"/>
    <w:rsid w:val="00056B75"/>
    <w:rsid w:val="00066F55"/>
    <w:rsid w:val="00067C09"/>
    <w:rsid w:val="00067EF6"/>
    <w:rsid w:val="00071B27"/>
    <w:rsid w:val="00073024"/>
    <w:rsid w:val="00077E17"/>
    <w:rsid w:val="00085365"/>
    <w:rsid w:val="0009066F"/>
    <w:rsid w:val="000927F1"/>
    <w:rsid w:val="00093273"/>
    <w:rsid w:val="00094227"/>
    <w:rsid w:val="00097534"/>
    <w:rsid w:val="000A0237"/>
    <w:rsid w:val="000A1982"/>
    <w:rsid w:val="000A1ADB"/>
    <w:rsid w:val="000A1E78"/>
    <w:rsid w:val="000A3FF9"/>
    <w:rsid w:val="000B5A9A"/>
    <w:rsid w:val="000C1444"/>
    <w:rsid w:val="000D011D"/>
    <w:rsid w:val="000D0E37"/>
    <w:rsid w:val="000D1FA4"/>
    <w:rsid w:val="000D3786"/>
    <w:rsid w:val="000D42AF"/>
    <w:rsid w:val="000D6F35"/>
    <w:rsid w:val="000D74BA"/>
    <w:rsid w:val="000E0FD2"/>
    <w:rsid w:val="000E155F"/>
    <w:rsid w:val="000E3508"/>
    <w:rsid w:val="000E4977"/>
    <w:rsid w:val="000E58A3"/>
    <w:rsid w:val="000F039F"/>
    <w:rsid w:val="000F0F48"/>
    <w:rsid w:val="000F1094"/>
    <w:rsid w:val="001031FD"/>
    <w:rsid w:val="00104685"/>
    <w:rsid w:val="00115454"/>
    <w:rsid w:val="00116455"/>
    <w:rsid w:val="001212BE"/>
    <w:rsid w:val="0012291F"/>
    <w:rsid w:val="00125001"/>
    <w:rsid w:val="00126169"/>
    <w:rsid w:val="001268A9"/>
    <w:rsid w:val="00130660"/>
    <w:rsid w:val="00132FD5"/>
    <w:rsid w:val="00133EBA"/>
    <w:rsid w:val="00136755"/>
    <w:rsid w:val="0014117D"/>
    <w:rsid w:val="0014366F"/>
    <w:rsid w:val="001536B8"/>
    <w:rsid w:val="001552C3"/>
    <w:rsid w:val="00163C2D"/>
    <w:rsid w:val="00166251"/>
    <w:rsid w:val="00166C19"/>
    <w:rsid w:val="00167BBF"/>
    <w:rsid w:val="00173C97"/>
    <w:rsid w:val="001778E2"/>
    <w:rsid w:val="001817BD"/>
    <w:rsid w:val="001852F1"/>
    <w:rsid w:val="00185351"/>
    <w:rsid w:val="00186E84"/>
    <w:rsid w:val="00191785"/>
    <w:rsid w:val="0019475F"/>
    <w:rsid w:val="00194DBF"/>
    <w:rsid w:val="00194FCA"/>
    <w:rsid w:val="001973E2"/>
    <w:rsid w:val="001A1551"/>
    <w:rsid w:val="001A30CA"/>
    <w:rsid w:val="001B04E5"/>
    <w:rsid w:val="001B4F74"/>
    <w:rsid w:val="001C0C5C"/>
    <w:rsid w:val="001C5DCB"/>
    <w:rsid w:val="001D0DB6"/>
    <w:rsid w:val="001D1AF4"/>
    <w:rsid w:val="001D5D47"/>
    <w:rsid w:val="001E4AF9"/>
    <w:rsid w:val="001E4B31"/>
    <w:rsid w:val="001E4DE1"/>
    <w:rsid w:val="001E5C54"/>
    <w:rsid w:val="001E6AA5"/>
    <w:rsid w:val="001E6C3D"/>
    <w:rsid w:val="001F1372"/>
    <w:rsid w:val="001F26CD"/>
    <w:rsid w:val="00201B02"/>
    <w:rsid w:val="002021C1"/>
    <w:rsid w:val="002022AA"/>
    <w:rsid w:val="00204AB5"/>
    <w:rsid w:val="002051EF"/>
    <w:rsid w:val="00205930"/>
    <w:rsid w:val="00215F37"/>
    <w:rsid w:val="00216050"/>
    <w:rsid w:val="00216F71"/>
    <w:rsid w:val="00226B37"/>
    <w:rsid w:val="00232BD5"/>
    <w:rsid w:val="00233E01"/>
    <w:rsid w:val="00235BB8"/>
    <w:rsid w:val="00236B26"/>
    <w:rsid w:val="002403FC"/>
    <w:rsid w:val="002419AE"/>
    <w:rsid w:val="002434AD"/>
    <w:rsid w:val="002441FE"/>
    <w:rsid w:val="00244A9F"/>
    <w:rsid w:val="0024589E"/>
    <w:rsid w:val="00250070"/>
    <w:rsid w:val="00252550"/>
    <w:rsid w:val="00252FE3"/>
    <w:rsid w:val="00255DC1"/>
    <w:rsid w:val="002574DE"/>
    <w:rsid w:val="00262B5D"/>
    <w:rsid w:val="00267A3F"/>
    <w:rsid w:val="00275D3F"/>
    <w:rsid w:val="00276835"/>
    <w:rsid w:val="00280C18"/>
    <w:rsid w:val="00282E48"/>
    <w:rsid w:val="002860CC"/>
    <w:rsid w:val="00291D49"/>
    <w:rsid w:val="00292A6C"/>
    <w:rsid w:val="002A11C9"/>
    <w:rsid w:val="002A18CE"/>
    <w:rsid w:val="002A7F75"/>
    <w:rsid w:val="002B07BC"/>
    <w:rsid w:val="002C34EA"/>
    <w:rsid w:val="002C7807"/>
    <w:rsid w:val="002D312C"/>
    <w:rsid w:val="002D6A48"/>
    <w:rsid w:val="002E2E26"/>
    <w:rsid w:val="002E722A"/>
    <w:rsid w:val="002F3D74"/>
    <w:rsid w:val="002F6D1E"/>
    <w:rsid w:val="00305C76"/>
    <w:rsid w:val="003104B4"/>
    <w:rsid w:val="0031235B"/>
    <w:rsid w:val="00315BC6"/>
    <w:rsid w:val="00316830"/>
    <w:rsid w:val="00317B21"/>
    <w:rsid w:val="00333392"/>
    <w:rsid w:val="00334EB2"/>
    <w:rsid w:val="0033615C"/>
    <w:rsid w:val="00342A47"/>
    <w:rsid w:val="00344633"/>
    <w:rsid w:val="00346FA3"/>
    <w:rsid w:val="003522C5"/>
    <w:rsid w:val="00353298"/>
    <w:rsid w:val="00353908"/>
    <w:rsid w:val="00357651"/>
    <w:rsid w:val="00360D4D"/>
    <w:rsid w:val="00363EE7"/>
    <w:rsid w:val="00367F03"/>
    <w:rsid w:val="00374BF7"/>
    <w:rsid w:val="0037581D"/>
    <w:rsid w:val="00376202"/>
    <w:rsid w:val="00381523"/>
    <w:rsid w:val="003852B5"/>
    <w:rsid w:val="00387637"/>
    <w:rsid w:val="00387766"/>
    <w:rsid w:val="00390315"/>
    <w:rsid w:val="003A30FB"/>
    <w:rsid w:val="003B4F4A"/>
    <w:rsid w:val="003C0841"/>
    <w:rsid w:val="003C0F47"/>
    <w:rsid w:val="003C7F55"/>
    <w:rsid w:val="003D60CB"/>
    <w:rsid w:val="003D7A2C"/>
    <w:rsid w:val="003E1453"/>
    <w:rsid w:val="003E3002"/>
    <w:rsid w:val="003E3EBE"/>
    <w:rsid w:val="003E6A33"/>
    <w:rsid w:val="003E7DBF"/>
    <w:rsid w:val="003F36A4"/>
    <w:rsid w:val="003F4C4E"/>
    <w:rsid w:val="003F6618"/>
    <w:rsid w:val="003F7DD4"/>
    <w:rsid w:val="00400F9B"/>
    <w:rsid w:val="00401798"/>
    <w:rsid w:val="00402E56"/>
    <w:rsid w:val="00405D0A"/>
    <w:rsid w:val="00406165"/>
    <w:rsid w:val="00411B9E"/>
    <w:rsid w:val="00413FD2"/>
    <w:rsid w:val="00422BE3"/>
    <w:rsid w:val="00423D68"/>
    <w:rsid w:val="004307D7"/>
    <w:rsid w:val="00433386"/>
    <w:rsid w:val="00440E43"/>
    <w:rsid w:val="00441C67"/>
    <w:rsid w:val="00442C67"/>
    <w:rsid w:val="00443EC7"/>
    <w:rsid w:val="00450A62"/>
    <w:rsid w:val="00450A95"/>
    <w:rsid w:val="00455F3F"/>
    <w:rsid w:val="00461979"/>
    <w:rsid w:val="00462848"/>
    <w:rsid w:val="00462BA3"/>
    <w:rsid w:val="00464707"/>
    <w:rsid w:val="00466F04"/>
    <w:rsid w:val="00475564"/>
    <w:rsid w:val="00475F36"/>
    <w:rsid w:val="00482D7D"/>
    <w:rsid w:val="00485073"/>
    <w:rsid w:val="00490CCC"/>
    <w:rsid w:val="00491F3B"/>
    <w:rsid w:val="00492E20"/>
    <w:rsid w:val="00493978"/>
    <w:rsid w:val="0049430F"/>
    <w:rsid w:val="00494AC2"/>
    <w:rsid w:val="00494E76"/>
    <w:rsid w:val="00495DDA"/>
    <w:rsid w:val="004A0BC4"/>
    <w:rsid w:val="004A416A"/>
    <w:rsid w:val="004A6E99"/>
    <w:rsid w:val="004A765E"/>
    <w:rsid w:val="004A7715"/>
    <w:rsid w:val="004B332E"/>
    <w:rsid w:val="004B4E0F"/>
    <w:rsid w:val="004B5201"/>
    <w:rsid w:val="004C12D3"/>
    <w:rsid w:val="004C3583"/>
    <w:rsid w:val="004C43A8"/>
    <w:rsid w:val="004C6C69"/>
    <w:rsid w:val="004C7628"/>
    <w:rsid w:val="004D06E7"/>
    <w:rsid w:val="004D278A"/>
    <w:rsid w:val="004D377A"/>
    <w:rsid w:val="004D43DD"/>
    <w:rsid w:val="004D6D78"/>
    <w:rsid w:val="004E2537"/>
    <w:rsid w:val="004E385D"/>
    <w:rsid w:val="004E5482"/>
    <w:rsid w:val="004E5ADF"/>
    <w:rsid w:val="004F238B"/>
    <w:rsid w:val="004F489F"/>
    <w:rsid w:val="0051235A"/>
    <w:rsid w:val="005130FC"/>
    <w:rsid w:val="00514BBD"/>
    <w:rsid w:val="00530049"/>
    <w:rsid w:val="00531059"/>
    <w:rsid w:val="00536404"/>
    <w:rsid w:val="00537E19"/>
    <w:rsid w:val="00557677"/>
    <w:rsid w:val="005675AB"/>
    <w:rsid w:val="00574568"/>
    <w:rsid w:val="00574A22"/>
    <w:rsid w:val="0057778B"/>
    <w:rsid w:val="0058719C"/>
    <w:rsid w:val="005A0253"/>
    <w:rsid w:val="005A7E4B"/>
    <w:rsid w:val="005B07C0"/>
    <w:rsid w:val="005B19FC"/>
    <w:rsid w:val="005C1A8C"/>
    <w:rsid w:val="005C5E19"/>
    <w:rsid w:val="005C7AD0"/>
    <w:rsid w:val="005D38C6"/>
    <w:rsid w:val="005D40B3"/>
    <w:rsid w:val="005D6A26"/>
    <w:rsid w:val="005E19B6"/>
    <w:rsid w:val="005E6174"/>
    <w:rsid w:val="005E680E"/>
    <w:rsid w:val="005E6D10"/>
    <w:rsid w:val="005F041A"/>
    <w:rsid w:val="005F2B90"/>
    <w:rsid w:val="005F7DA2"/>
    <w:rsid w:val="00601EE4"/>
    <w:rsid w:val="006025A9"/>
    <w:rsid w:val="00602AC4"/>
    <w:rsid w:val="0060347F"/>
    <w:rsid w:val="0060421E"/>
    <w:rsid w:val="00610762"/>
    <w:rsid w:val="00614EFC"/>
    <w:rsid w:val="006209BF"/>
    <w:rsid w:val="0062171B"/>
    <w:rsid w:val="00621F16"/>
    <w:rsid w:val="0062284D"/>
    <w:rsid w:val="00624AFE"/>
    <w:rsid w:val="00631A95"/>
    <w:rsid w:val="00631E99"/>
    <w:rsid w:val="0063200F"/>
    <w:rsid w:val="00634019"/>
    <w:rsid w:val="006361CB"/>
    <w:rsid w:val="006379DA"/>
    <w:rsid w:val="00637B85"/>
    <w:rsid w:val="00641518"/>
    <w:rsid w:val="0064573E"/>
    <w:rsid w:val="00650209"/>
    <w:rsid w:val="00652280"/>
    <w:rsid w:val="00654C57"/>
    <w:rsid w:val="00655484"/>
    <w:rsid w:val="00665288"/>
    <w:rsid w:val="006670D8"/>
    <w:rsid w:val="00670F21"/>
    <w:rsid w:val="00673A5E"/>
    <w:rsid w:val="00674552"/>
    <w:rsid w:val="0067486E"/>
    <w:rsid w:val="006748D8"/>
    <w:rsid w:val="00676A94"/>
    <w:rsid w:val="0068096D"/>
    <w:rsid w:val="00683DC1"/>
    <w:rsid w:val="00685A43"/>
    <w:rsid w:val="006A0A8D"/>
    <w:rsid w:val="006A428A"/>
    <w:rsid w:val="006B729A"/>
    <w:rsid w:val="006B76F4"/>
    <w:rsid w:val="006C0D4F"/>
    <w:rsid w:val="006C1029"/>
    <w:rsid w:val="006C314F"/>
    <w:rsid w:val="006C6A53"/>
    <w:rsid w:val="006D052B"/>
    <w:rsid w:val="006D1799"/>
    <w:rsid w:val="006D1F9A"/>
    <w:rsid w:val="006D2B6E"/>
    <w:rsid w:val="006D2F51"/>
    <w:rsid w:val="006D4CB1"/>
    <w:rsid w:val="006E3FD1"/>
    <w:rsid w:val="006E6E6E"/>
    <w:rsid w:val="006F0D6B"/>
    <w:rsid w:val="006F2F07"/>
    <w:rsid w:val="006F3423"/>
    <w:rsid w:val="006F3968"/>
    <w:rsid w:val="006F58AE"/>
    <w:rsid w:val="006F5A7B"/>
    <w:rsid w:val="00701C0C"/>
    <w:rsid w:val="007053D9"/>
    <w:rsid w:val="00705686"/>
    <w:rsid w:val="007150FF"/>
    <w:rsid w:val="00720503"/>
    <w:rsid w:val="00722508"/>
    <w:rsid w:val="0072676E"/>
    <w:rsid w:val="00735648"/>
    <w:rsid w:val="00740C54"/>
    <w:rsid w:val="007415B8"/>
    <w:rsid w:val="00750FF2"/>
    <w:rsid w:val="00752B51"/>
    <w:rsid w:val="0075716C"/>
    <w:rsid w:val="00775CF3"/>
    <w:rsid w:val="00776B5D"/>
    <w:rsid w:val="00780531"/>
    <w:rsid w:val="00782AE0"/>
    <w:rsid w:val="007838D3"/>
    <w:rsid w:val="00786332"/>
    <w:rsid w:val="00787CE3"/>
    <w:rsid w:val="0079086C"/>
    <w:rsid w:val="00791BEF"/>
    <w:rsid w:val="00792583"/>
    <w:rsid w:val="0079291B"/>
    <w:rsid w:val="00794163"/>
    <w:rsid w:val="00795B1F"/>
    <w:rsid w:val="007A029C"/>
    <w:rsid w:val="007A1DAE"/>
    <w:rsid w:val="007A1DDF"/>
    <w:rsid w:val="007A29A0"/>
    <w:rsid w:val="007A54E9"/>
    <w:rsid w:val="007A75DF"/>
    <w:rsid w:val="007B50E3"/>
    <w:rsid w:val="007B607F"/>
    <w:rsid w:val="007B71C1"/>
    <w:rsid w:val="007B7BC0"/>
    <w:rsid w:val="007C16F2"/>
    <w:rsid w:val="007C2728"/>
    <w:rsid w:val="007C272E"/>
    <w:rsid w:val="007C4018"/>
    <w:rsid w:val="007C7393"/>
    <w:rsid w:val="007D13D2"/>
    <w:rsid w:val="007E1303"/>
    <w:rsid w:val="007F15E2"/>
    <w:rsid w:val="007F5E9B"/>
    <w:rsid w:val="008019E9"/>
    <w:rsid w:val="0080476A"/>
    <w:rsid w:val="00805788"/>
    <w:rsid w:val="00821DAD"/>
    <w:rsid w:val="00822AF3"/>
    <w:rsid w:val="00826CF4"/>
    <w:rsid w:val="00827718"/>
    <w:rsid w:val="00831804"/>
    <w:rsid w:val="008336A8"/>
    <w:rsid w:val="00835B25"/>
    <w:rsid w:val="00836C0B"/>
    <w:rsid w:val="00843DB9"/>
    <w:rsid w:val="0084750E"/>
    <w:rsid w:val="008478BB"/>
    <w:rsid w:val="00847B7A"/>
    <w:rsid w:val="008516FA"/>
    <w:rsid w:val="008517E0"/>
    <w:rsid w:val="00851EE8"/>
    <w:rsid w:val="00854137"/>
    <w:rsid w:val="00854A8E"/>
    <w:rsid w:val="00855B44"/>
    <w:rsid w:val="00855D64"/>
    <w:rsid w:val="00857E0E"/>
    <w:rsid w:val="00861861"/>
    <w:rsid w:val="00862B0C"/>
    <w:rsid w:val="00864B06"/>
    <w:rsid w:val="00871900"/>
    <w:rsid w:val="00872856"/>
    <w:rsid w:val="00876E07"/>
    <w:rsid w:val="0087725D"/>
    <w:rsid w:val="008778B4"/>
    <w:rsid w:val="008800A0"/>
    <w:rsid w:val="008824F3"/>
    <w:rsid w:val="008847BE"/>
    <w:rsid w:val="00891656"/>
    <w:rsid w:val="00895CCB"/>
    <w:rsid w:val="008A1329"/>
    <w:rsid w:val="008A25F2"/>
    <w:rsid w:val="008A4108"/>
    <w:rsid w:val="008A5997"/>
    <w:rsid w:val="008B0729"/>
    <w:rsid w:val="008B2F02"/>
    <w:rsid w:val="008B49E8"/>
    <w:rsid w:val="008B540A"/>
    <w:rsid w:val="008C0307"/>
    <w:rsid w:val="008C20E6"/>
    <w:rsid w:val="008C3A6C"/>
    <w:rsid w:val="008C6D33"/>
    <w:rsid w:val="008D227D"/>
    <w:rsid w:val="008D31FF"/>
    <w:rsid w:val="008D36BC"/>
    <w:rsid w:val="008D3E49"/>
    <w:rsid w:val="008D6C7C"/>
    <w:rsid w:val="008E0BC1"/>
    <w:rsid w:val="008E5D0B"/>
    <w:rsid w:val="00900C76"/>
    <w:rsid w:val="00901423"/>
    <w:rsid w:val="00903E88"/>
    <w:rsid w:val="00904F44"/>
    <w:rsid w:val="0091272E"/>
    <w:rsid w:val="00920E78"/>
    <w:rsid w:val="00921080"/>
    <w:rsid w:val="009240A6"/>
    <w:rsid w:val="009251DD"/>
    <w:rsid w:val="0092570F"/>
    <w:rsid w:val="00926114"/>
    <w:rsid w:val="00932FC8"/>
    <w:rsid w:val="00933603"/>
    <w:rsid w:val="00933930"/>
    <w:rsid w:val="0093489F"/>
    <w:rsid w:val="00934DCE"/>
    <w:rsid w:val="00936B5C"/>
    <w:rsid w:val="009400C3"/>
    <w:rsid w:val="009444F5"/>
    <w:rsid w:val="00944641"/>
    <w:rsid w:val="00945AEE"/>
    <w:rsid w:val="00951570"/>
    <w:rsid w:val="00955126"/>
    <w:rsid w:val="0095655B"/>
    <w:rsid w:val="009579D5"/>
    <w:rsid w:val="009628D2"/>
    <w:rsid w:val="00964263"/>
    <w:rsid w:val="0096443C"/>
    <w:rsid w:val="00964F9B"/>
    <w:rsid w:val="00974B73"/>
    <w:rsid w:val="00977734"/>
    <w:rsid w:val="009801DC"/>
    <w:rsid w:val="00980E94"/>
    <w:rsid w:val="00981053"/>
    <w:rsid w:val="009A1338"/>
    <w:rsid w:val="009A1C62"/>
    <w:rsid w:val="009A681C"/>
    <w:rsid w:val="009A6B1D"/>
    <w:rsid w:val="009A749C"/>
    <w:rsid w:val="009B254A"/>
    <w:rsid w:val="009B50E0"/>
    <w:rsid w:val="009B631B"/>
    <w:rsid w:val="009B7943"/>
    <w:rsid w:val="009C2346"/>
    <w:rsid w:val="009C4026"/>
    <w:rsid w:val="009C4713"/>
    <w:rsid w:val="009C7232"/>
    <w:rsid w:val="009C7537"/>
    <w:rsid w:val="009D00F0"/>
    <w:rsid w:val="009D122B"/>
    <w:rsid w:val="009D2B65"/>
    <w:rsid w:val="009D4764"/>
    <w:rsid w:val="009E1D05"/>
    <w:rsid w:val="009E465F"/>
    <w:rsid w:val="009E6EA0"/>
    <w:rsid w:val="009E6FFA"/>
    <w:rsid w:val="009E7033"/>
    <w:rsid w:val="009E7F4D"/>
    <w:rsid w:val="009F457D"/>
    <w:rsid w:val="009F6EE7"/>
    <w:rsid w:val="00A1092F"/>
    <w:rsid w:val="00A14E41"/>
    <w:rsid w:val="00A17330"/>
    <w:rsid w:val="00A228CD"/>
    <w:rsid w:val="00A236DD"/>
    <w:rsid w:val="00A31BFD"/>
    <w:rsid w:val="00A34E26"/>
    <w:rsid w:val="00A37985"/>
    <w:rsid w:val="00A51FF2"/>
    <w:rsid w:val="00A53229"/>
    <w:rsid w:val="00A534C5"/>
    <w:rsid w:val="00A537D3"/>
    <w:rsid w:val="00A54EC3"/>
    <w:rsid w:val="00A54F6E"/>
    <w:rsid w:val="00A636C1"/>
    <w:rsid w:val="00A70157"/>
    <w:rsid w:val="00A70E0A"/>
    <w:rsid w:val="00A715E1"/>
    <w:rsid w:val="00A72D34"/>
    <w:rsid w:val="00A87C0A"/>
    <w:rsid w:val="00A90BEF"/>
    <w:rsid w:val="00A90E55"/>
    <w:rsid w:val="00AA3C19"/>
    <w:rsid w:val="00AA7DD5"/>
    <w:rsid w:val="00AB0E96"/>
    <w:rsid w:val="00AB3428"/>
    <w:rsid w:val="00AB71FC"/>
    <w:rsid w:val="00AB7B93"/>
    <w:rsid w:val="00AC0345"/>
    <w:rsid w:val="00AD11FD"/>
    <w:rsid w:val="00AD44F0"/>
    <w:rsid w:val="00AE1D29"/>
    <w:rsid w:val="00AE5446"/>
    <w:rsid w:val="00AF179B"/>
    <w:rsid w:val="00AF2269"/>
    <w:rsid w:val="00AF5D5C"/>
    <w:rsid w:val="00AF6056"/>
    <w:rsid w:val="00AF7B7D"/>
    <w:rsid w:val="00B00987"/>
    <w:rsid w:val="00B0284E"/>
    <w:rsid w:val="00B0500E"/>
    <w:rsid w:val="00B05BB2"/>
    <w:rsid w:val="00B17098"/>
    <w:rsid w:val="00B22C43"/>
    <w:rsid w:val="00B23491"/>
    <w:rsid w:val="00B2428B"/>
    <w:rsid w:val="00B248F9"/>
    <w:rsid w:val="00B27D19"/>
    <w:rsid w:val="00B30F02"/>
    <w:rsid w:val="00B34120"/>
    <w:rsid w:val="00B34B53"/>
    <w:rsid w:val="00B35596"/>
    <w:rsid w:val="00B35B48"/>
    <w:rsid w:val="00B40F42"/>
    <w:rsid w:val="00B4186D"/>
    <w:rsid w:val="00B47DBE"/>
    <w:rsid w:val="00B54B64"/>
    <w:rsid w:val="00B56029"/>
    <w:rsid w:val="00B64DE7"/>
    <w:rsid w:val="00B65E1D"/>
    <w:rsid w:val="00B7555E"/>
    <w:rsid w:val="00B77C1E"/>
    <w:rsid w:val="00B84AD7"/>
    <w:rsid w:val="00B96F72"/>
    <w:rsid w:val="00BA3035"/>
    <w:rsid w:val="00BA582A"/>
    <w:rsid w:val="00BA6BA8"/>
    <w:rsid w:val="00BB0126"/>
    <w:rsid w:val="00BB4B96"/>
    <w:rsid w:val="00BB7E92"/>
    <w:rsid w:val="00BC2D6B"/>
    <w:rsid w:val="00BC6A9F"/>
    <w:rsid w:val="00BE2CFE"/>
    <w:rsid w:val="00BE649B"/>
    <w:rsid w:val="00BE66A9"/>
    <w:rsid w:val="00BE7F2E"/>
    <w:rsid w:val="00BF20FD"/>
    <w:rsid w:val="00BF237D"/>
    <w:rsid w:val="00BF5707"/>
    <w:rsid w:val="00C00404"/>
    <w:rsid w:val="00C009AD"/>
    <w:rsid w:val="00C0782A"/>
    <w:rsid w:val="00C1067F"/>
    <w:rsid w:val="00C123B2"/>
    <w:rsid w:val="00C12747"/>
    <w:rsid w:val="00C16159"/>
    <w:rsid w:val="00C169C7"/>
    <w:rsid w:val="00C178DA"/>
    <w:rsid w:val="00C2033D"/>
    <w:rsid w:val="00C2255A"/>
    <w:rsid w:val="00C237DD"/>
    <w:rsid w:val="00C250C7"/>
    <w:rsid w:val="00C25285"/>
    <w:rsid w:val="00C26623"/>
    <w:rsid w:val="00C30C7B"/>
    <w:rsid w:val="00C3116A"/>
    <w:rsid w:val="00C33D76"/>
    <w:rsid w:val="00C36195"/>
    <w:rsid w:val="00C37AFF"/>
    <w:rsid w:val="00C4335A"/>
    <w:rsid w:val="00C4343D"/>
    <w:rsid w:val="00C45300"/>
    <w:rsid w:val="00C46A36"/>
    <w:rsid w:val="00C477A8"/>
    <w:rsid w:val="00C52B4B"/>
    <w:rsid w:val="00C54D7E"/>
    <w:rsid w:val="00C55777"/>
    <w:rsid w:val="00C57BE5"/>
    <w:rsid w:val="00C65B64"/>
    <w:rsid w:val="00C66798"/>
    <w:rsid w:val="00C667D0"/>
    <w:rsid w:val="00C71234"/>
    <w:rsid w:val="00C71BD9"/>
    <w:rsid w:val="00C72F26"/>
    <w:rsid w:val="00C75A47"/>
    <w:rsid w:val="00C77503"/>
    <w:rsid w:val="00C77F9B"/>
    <w:rsid w:val="00C91BB0"/>
    <w:rsid w:val="00C9451C"/>
    <w:rsid w:val="00C9483A"/>
    <w:rsid w:val="00C9719F"/>
    <w:rsid w:val="00CA0346"/>
    <w:rsid w:val="00CB26FF"/>
    <w:rsid w:val="00CB41D9"/>
    <w:rsid w:val="00CB6045"/>
    <w:rsid w:val="00CB67AD"/>
    <w:rsid w:val="00CB7F87"/>
    <w:rsid w:val="00CC7CC7"/>
    <w:rsid w:val="00CD42F3"/>
    <w:rsid w:val="00CD66E7"/>
    <w:rsid w:val="00CD6BC9"/>
    <w:rsid w:val="00CD717B"/>
    <w:rsid w:val="00CE05F2"/>
    <w:rsid w:val="00CE0960"/>
    <w:rsid w:val="00CE305E"/>
    <w:rsid w:val="00CE53C4"/>
    <w:rsid w:val="00CE7280"/>
    <w:rsid w:val="00CF1328"/>
    <w:rsid w:val="00CF26BB"/>
    <w:rsid w:val="00CF2B2C"/>
    <w:rsid w:val="00CF3A39"/>
    <w:rsid w:val="00CF40EF"/>
    <w:rsid w:val="00D05256"/>
    <w:rsid w:val="00D06464"/>
    <w:rsid w:val="00D1676A"/>
    <w:rsid w:val="00D21E18"/>
    <w:rsid w:val="00D23CBD"/>
    <w:rsid w:val="00D24A1F"/>
    <w:rsid w:val="00D25428"/>
    <w:rsid w:val="00D278B6"/>
    <w:rsid w:val="00D303CF"/>
    <w:rsid w:val="00D45CFB"/>
    <w:rsid w:val="00D46146"/>
    <w:rsid w:val="00D47083"/>
    <w:rsid w:val="00D538A6"/>
    <w:rsid w:val="00D5520D"/>
    <w:rsid w:val="00D55B75"/>
    <w:rsid w:val="00D561AE"/>
    <w:rsid w:val="00D62900"/>
    <w:rsid w:val="00D65357"/>
    <w:rsid w:val="00D65E6A"/>
    <w:rsid w:val="00D8161D"/>
    <w:rsid w:val="00D8423A"/>
    <w:rsid w:val="00D84FFC"/>
    <w:rsid w:val="00D85AAB"/>
    <w:rsid w:val="00D92737"/>
    <w:rsid w:val="00D974CF"/>
    <w:rsid w:val="00DA2013"/>
    <w:rsid w:val="00DA2168"/>
    <w:rsid w:val="00DA26F5"/>
    <w:rsid w:val="00DA3018"/>
    <w:rsid w:val="00DA37B5"/>
    <w:rsid w:val="00DA38F3"/>
    <w:rsid w:val="00DA6E9A"/>
    <w:rsid w:val="00DA773D"/>
    <w:rsid w:val="00DA7E9C"/>
    <w:rsid w:val="00DB0DFF"/>
    <w:rsid w:val="00DB13F2"/>
    <w:rsid w:val="00DB44BF"/>
    <w:rsid w:val="00DB474C"/>
    <w:rsid w:val="00DB5D27"/>
    <w:rsid w:val="00DB6BC2"/>
    <w:rsid w:val="00DC3941"/>
    <w:rsid w:val="00DC4410"/>
    <w:rsid w:val="00DC59A0"/>
    <w:rsid w:val="00DC5F2A"/>
    <w:rsid w:val="00DC7FC5"/>
    <w:rsid w:val="00DD1254"/>
    <w:rsid w:val="00DD233B"/>
    <w:rsid w:val="00DE1C5D"/>
    <w:rsid w:val="00DE30CA"/>
    <w:rsid w:val="00DE3934"/>
    <w:rsid w:val="00DE4430"/>
    <w:rsid w:val="00DE6CF4"/>
    <w:rsid w:val="00DF0701"/>
    <w:rsid w:val="00DF0EF6"/>
    <w:rsid w:val="00DF799E"/>
    <w:rsid w:val="00E005C1"/>
    <w:rsid w:val="00E0060A"/>
    <w:rsid w:val="00E015CD"/>
    <w:rsid w:val="00E14FBB"/>
    <w:rsid w:val="00E1725B"/>
    <w:rsid w:val="00E2481A"/>
    <w:rsid w:val="00E26014"/>
    <w:rsid w:val="00E307B3"/>
    <w:rsid w:val="00E30DB5"/>
    <w:rsid w:val="00E32833"/>
    <w:rsid w:val="00E3399A"/>
    <w:rsid w:val="00E36B0A"/>
    <w:rsid w:val="00E3737D"/>
    <w:rsid w:val="00E40958"/>
    <w:rsid w:val="00E47399"/>
    <w:rsid w:val="00E47F74"/>
    <w:rsid w:val="00E51037"/>
    <w:rsid w:val="00E510C4"/>
    <w:rsid w:val="00E67787"/>
    <w:rsid w:val="00E73AB2"/>
    <w:rsid w:val="00E76C57"/>
    <w:rsid w:val="00E82D8D"/>
    <w:rsid w:val="00E8347F"/>
    <w:rsid w:val="00E85F46"/>
    <w:rsid w:val="00E92195"/>
    <w:rsid w:val="00EA2E39"/>
    <w:rsid w:val="00EA71DE"/>
    <w:rsid w:val="00EB1B45"/>
    <w:rsid w:val="00EB2EEE"/>
    <w:rsid w:val="00EB689A"/>
    <w:rsid w:val="00EB6EF7"/>
    <w:rsid w:val="00EC040E"/>
    <w:rsid w:val="00EC66BC"/>
    <w:rsid w:val="00ED303D"/>
    <w:rsid w:val="00ED3C2A"/>
    <w:rsid w:val="00ED3C99"/>
    <w:rsid w:val="00ED4B6B"/>
    <w:rsid w:val="00EE4FC4"/>
    <w:rsid w:val="00EE627C"/>
    <w:rsid w:val="00EE7053"/>
    <w:rsid w:val="00EE7065"/>
    <w:rsid w:val="00EF14C3"/>
    <w:rsid w:val="00EF1CEF"/>
    <w:rsid w:val="00EF3FC4"/>
    <w:rsid w:val="00EF4B9E"/>
    <w:rsid w:val="00F029E1"/>
    <w:rsid w:val="00F06A9C"/>
    <w:rsid w:val="00F07706"/>
    <w:rsid w:val="00F109B8"/>
    <w:rsid w:val="00F12DCD"/>
    <w:rsid w:val="00F148FA"/>
    <w:rsid w:val="00F17C8B"/>
    <w:rsid w:val="00F20A29"/>
    <w:rsid w:val="00F21EBE"/>
    <w:rsid w:val="00F23C74"/>
    <w:rsid w:val="00F24850"/>
    <w:rsid w:val="00F25B9B"/>
    <w:rsid w:val="00F26266"/>
    <w:rsid w:val="00F31069"/>
    <w:rsid w:val="00F319C1"/>
    <w:rsid w:val="00F34864"/>
    <w:rsid w:val="00F42069"/>
    <w:rsid w:val="00F42536"/>
    <w:rsid w:val="00F431F7"/>
    <w:rsid w:val="00F46B68"/>
    <w:rsid w:val="00F46C4E"/>
    <w:rsid w:val="00F47DDD"/>
    <w:rsid w:val="00F502A5"/>
    <w:rsid w:val="00F50BA1"/>
    <w:rsid w:val="00F5223C"/>
    <w:rsid w:val="00F60223"/>
    <w:rsid w:val="00F617C5"/>
    <w:rsid w:val="00F72998"/>
    <w:rsid w:val="00F73789"/>
    <w:rsid w:val="00F75BE4"/>
    <w:rsid w:val="00F83E59"/>
    <w:rsid w:val="00F83FF5"/>
    <w:rsid w:val="00F85E5C"/>
    <w:rsid w:val="00F87792"/>
    <w:rsid w:val="00F87907"/>
    <w:rsid w:val="00F926B8"/>
    <w:rsid w:val="00F92B18"/>
    <w:rsid w:val="00F94388"/>
    <w:rsid w:val="00FA0900"/>
    <w:rsid w:val="00FA420F"/>
    <w:rsid w:val="00FA5636"/>
    <w:rsid w:val="00FA7D2A"/>
    <w:rsid w:val="00FB096F"/>
    <w:rsid w:val="00FB1377"/>
    <w:rsid w:val="00FB6C61"/>
    <w:rsid w:val="00FC0AEC"/>
    <w:rsid w:val="00FC12CA"/>
    <w:rsid w:val="00FC1A46"/>
    <w:rsid w:val="00FC2C02"/>
    <w:rsid w:val="00FD0B12"/>
    <w:rsid w:val="00FD1E3A"/>
    <w:rsid w:val="00FD2FB3"/>
    <w:rsid w:val="00FD702C"/>
    <w:rsid w:val="00FE331E"/>
    <w:rsid w:val="00FE765E"/>
    <w:rsid w:val="00FF0628"/>
    <w:rsid w:val="00FF15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B994B5"/>
  <w15:chartTrackingRefBased/>
  <w15:docId w15:val="{219F00C6-89B0-4ED5-941E-6A66E3B158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43DD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E331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1709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67E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7EF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7EF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7EF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7EF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7EF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7EF6"/>
    <w:rPr>
      <w:rFonts w:ascii="Segoe UI" w:hAnsi="Segoe UI" w:cs="Segoe UI"/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235BB8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235BB8"/>
    <w:rPr>
      <w:rFonts w:ascii="Calibri" w:hAnsi="Calibri" w:cs="Consolas"/>
      <w:szCs w:val="21"/>
    </w:rPr>
  </w:style>
  <w:style w:type="character" w:customStyle="1" w:styleId="Heading3Char">
    <w:name w:val="Heading 3 Char"/>
    <w:basedOn w:val="DefaultParagraphFont"/>
    <w:link w:val="Heading3"/>
    <w:uiPriority w:val="9"/>
    <w:rsid w:val="00FE331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RMCitation">
    <w:name w:val="[RMCitation]"/>
    <w:uiPriority w:val="99"/>
    <w:rsid w:val="00C009AD"/>
  </w:style>
  <w:style w:type="character" w:styleId="Hyperlink">
    <w:name w:val="Hyperlink"/>
    <w:basedOn w:val="DefaultParagraphFont"/>
    <w:uiPriority w:val="99"/>
    <w:unhideWhenUsed/>
    <w:rsid w:val="0060421E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3E7D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7DBF"/>
  </w:style>
  <w:style w:type="paragraph" w:styleId="Footer">
    <w:name w:val="footer"/>
    <w:basedOn w:val="Normal"/>
    <w:link w:val="FooterChar"/>
    <w:uiPriority w:val="99"/>
    <w:unhideWhenUsed/>
    <w:rsid w:val="003E7D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7DBF"/>
  </w:style>
  <w:style w:type="paragraph" w:styleId="Revision">
    <w:name w:val="Revision"/>
    <w:hidden/>
    <w:uiPriority w:val="99"/>
    <w:semiHidden/>
    <w:rsid w:val="008A25F2"/>
    <w:pPr>
      <w:spacing w:after="0" w:line="240" w:lineRule="auto"/>
    </w:pPr>
  </w:style>
  <w:style w:type="paragraph" w:styleId="NoSpacing">
    <w:name w:val="No Spacing"/>
    <w:aliases w:val="JAP Manuscript Body"/>
    <w:link w:val="NoSpacingChar"/>
    <w:uiPriority w:val="1"/>
    <w:qFormat/>
    <w:rsid w:val="00466F04"/>
    <w:pPr>
      <w:spacing w:after="120" w:line="360" w:lineRule="auto"/>
    </w:pPr>
    <w:rPr>
      <w:rFonts w:ascii="Arial" w:hAnsi="Arial"/>
      <w:sz w:val="24"/>
      <w:lang w:val="en-US"/>
    </w:rPr>
  </w:style>
  <w:style w:type="character" w:customStyle="1" w:styleId="NoSpacingChar">
    <w:name w:val="No Spacing Char"/>
    <w:aliases w:val="JAP Manuscript Body Char"/>
    <w:basedOn w:val="DefaultParagraphFont"/>
    <w:link w:val="NoSpacing"/>
    <w:uiPriority w:val="1"/>
    <w:rsid w:val="00466F04"/>
    <w:rPr>
      <w:rFonts w:ascii="Arial" w:hAnsi="Arial"/>
      <w:sz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0F0F4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0F4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F0F48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F0F48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0F0F4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3149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53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13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8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01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0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1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30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449B0C-DBC5-4843-A83A-71FF9FF09C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8</Pages>
  <Words>7330</Words>
  <Characters>41782</Characters>
  <Application>Microsoft Office Word</Application>
  <DocSecurity>0</DocSecurity>
  <Lines>348</Lines>
  <Paragraphs>9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90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belle Vivodtzev</dc:creator>
  <cp:keywords/>
  <dc:description/>
  <cp:lastModifiedBy>Kaminsky, Leonard A.</cp:lastModifiedBy>
  <cp:revision>5</cp:revision>
  <dcterms:created xsi:type="dcterms:W3CDTF">2020-09-12T00:39:00Z</dcterms:created>
  <dcterms:modified xsi:type="dcterms:W3CDTF">2020-09-12T17:12:00Z</dcterms:modified>
</cp:coreProperties>
</file>